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01600FA" w14:textId="02F32E3A" w:rsidR="0083253F"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1398795" w:history="1">
            <w:r w:rsidRPr="005E507F">
              <w:rPr>
                <w:rStyle w:val="Hyperlink"/>
                <w:noProof/>
              </w:rPr>
              <w:t>1</w:t>
            </w:r>
            <w:r>
              <w:rPr>
                <w:rFonts w:asciiTheme="minorHAnsi" w:eastAsiaTheme="minorEastAsia" w:hAnsiTheme="minorHAnsi" w:cstheme="minorBidi"/>
                <w:b w:val="0"/>
                <w:i w:val="0"/>
                <w:noProof/>
                <w:color w:val="auto"/>
                <w:sz w:val="22"/>
                <w:szCs w:val="22"/>
                <w:lang w:val="en-GB" w:eastAsia="en-GB"/>
              </w:rPr>
              <w:tab/>
            </w:r>
            <w:r w:rsidRPr="005E507F">
              <w:rPr>
                <w:rStyle w:val="Hyperlink"/>
                <w:noProof/>
              </w:rPr>
              <w:t>Introduction</w:t>
            </w:r>
            <w:r>
              <w:rPr>
                <w:noProof/>
                <w:webHidden/>
              </w:rPr>
              <w:tab/>
            </w:r>
            <w:r>
              <w:rPr>
                <w:noProof/>
                <w:webHidden/>
              </w:rPr>
              <w:fldChar w:fldCharType="begin"/>
            </w:r>
            <w:r>
              <w:rPr>
                <w:noProof/>
                <w:webHidden/>
              </w:rPr>
              <w:instrText xml:space="preserve"> PAGEREF _Toc11398795 \h </w:instrText>
            </w:r>
            <w:r>
              <w:rPr>
                <w:noProof/>
                <w:webHidden/>
              </w:rPr>
            </w:r>
            <w:r>
              <w:rPr>
                <w:noProof/>
                <w:webHidden/>
              </w:rPr>
              <w:fldChar w:fldCharType="separate"/>
            </w:r>
            <w:r>
              <w:rPr>
                <w:noProof/>
                <w:webHidden/>
              </w:rPr>
              <w:t>4</w:t>
            </w:r>
            <w:r>
              <w:rPr>
                <w:noProof/>
                <w:webHidden/>
              </w:rPr>
              <w:fldChar w:fldCharType="end"/>
            </w:r>
          </w:hyperlink>
        </w:p>
        <w:p w14:paraId="07302CFF" w14:textId="3539A414"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796" w:history="1">
            <w:r w:rsidR="0083253F" w:rsidRPr="005E507F">
              <w:rPr>
                <w:rStyle w:val="Hyperlink"/>
                <w:noProof/>
              </w:rPr>
              <w:t>Structure of The Dissertation</w:t>
            </w:r>
            <w:r w:rsidR="0083253F">
              <w:rPr>
                <w:noProof/>
                <w:webHidden/>
              </w:rPr>
              <w:tab/>
            </w:r>
            <w:r w:rsidR="0083253F">
              <w:rPr>
                <w:noProof/>
                <w:webHidden/>
              </w:rPr>
              <w:fldChar w:fldCharType="begin"/>
            </w:r>
            <w:r w:rsidR="0083253F">
              <w:rPr>
                <w:noProof/>
                <w:webHidden/>
              </w:rPr>
              <w:instrText xml:space="preserve"> PAGEREF _Toc11398796 \h </w:instrText>
            </w:r>
            <w:r w:rsidR="0083253F">
              <w:rPr>
                <w:noProof/>
                <w:webHidden/>
              </w:rPr>
            </w:r>
            <w:r w:rsidR="0083253F">
              <w:rPr>
                <w:noProof/>
                <w:webHidden/>
              </w:rPr>
              <w:fldChar w:fldCharType="separate"/>
            </w:r>
            <w:r w:rsidR="0083253F">
              <w:rPr>
                <w:noProof/>
                <w:webHidden/>
              </w:rPr>
              <w:t>7</w:t>
            </w:r>
            <w:r w:rsidR="0083253F">
              <w:rPr>
                <w:noProof/>
                <w:webHidden/>
              </w:rPr>
              <w:fldChar w:fldCharType="end"/>
            </w:r>
          </w:hyperlink>
        </w:p>
        <w:p w14:paraId="5E3AF2A0" w14:textId="4BF3B122" w:rsidR="0083253F" w:rsidRDefault="005C4F23">
          <w:pPr>
            <w:pStyle w:val="TOC1"/>
            <w:rPr>
              <w:rFonts w:asciiTheme="minorHAnsi" w:eastAsiaTheme="minorEastAsia" w:hAnsiTheme="minorHAnsi" w:cstheme="minorBidi"/>
              <w:b w:val="0"/>
              <w:i w:val="0"/>
              <w:noProof/>
              <w:color w:val="auto"/>
              <w:sz w:val="22"/>
              <w:szCs w:val="22"/>
              <w:lang w:val="en-GB" w:eastAsia="en-GB"/>
            </w:rPr>
          </w:pPr>
          <w:hyperlink w:anchor="_Toc11398797" w:history="1">
            <w:r w:rsidR="0083253F" w:rsidRPr="005E507F">
              <w:rPr>
                <w:rStyle w:val="Hyperlink"/>
                <w:noProof/>
              </w:rPr>
              <w:t>2</w:t>
            </w:r>
            <w:r w:rsidR="0083253F">
              <w:rPr>
                <w:rFonts w:asciiTheme="minorHAnsi" w:eastAsiaTheme="minorEastAsia" w:hAnsiTheme="minorHAnsi" w:cstheme="minorBidi"/>
                <w:b w:val="0"/>
                <w:i w:val="0"/>
                <w:noProof/>
                <w:color w:val="auto"/>
                <w:sz w:val="22"/>
                <w:szCs w:val="22"/>
                <w:lang w:val="en-GB" w:eastAsia="en-GB"/>
              </w:rPr>
              <w:tab/>
            </w:r>
            <w:r w:rsidR="0083253F" w:rsidRPr="005E507F">
              <w:rPr>
                <w:rStyle w:val="Hyperlink"/>
                <w:noProof/>
              </w:rPr>
              <w:t>Essay 1: Work Structures of FLOSS Projects</w:t>
            </w:r>
            <w:r w:rsidR="0083253F">
              <w:rPr>
                <w:noProof/>
                <w:webHidden/>
              </w:rPr>
              <w:tab/>
            </w:r>
            <w:r w:rsidR="0083253F">
              <w:rPr>
                <w:noProof/>
                <w:webHidden/>
              </w:rPr>
              <w:fldChar w:fldCharType="begin"/>
            </w:r>
            <w:r w:rsidR="0083253F">
              <w:rPr>
                <w:noProof/>
                <w:webHidden/>
              </w:rPr>
              <w:instrText xml:space="preserve"> PAGEREF _Toc11398797 \h </w:instrText>
            </w:r>
            <w:r w:rsidR="0083253F">
              <w:rPr>
                <w:noProof/>
                <w:webHidden/>
              </w:rPr>
            </w:r>
            <w:r w:rsidR="0083253F">
              <w:rPr>
                <w:noProof/>
                <w:webHidden/>
              </w:rPr>
              <w:fldChar w:fldCharType="separate"/>
            </w:r>
            <w:r w:rsidR="0083253F">
              <w:rPr>
                <w:noProof/>
                <w:webHidden/>
              </w:rPr>
              <w:t>14</w:t>
            </w:r>
            <w:r w:rsidR="0083253F">
              <w:rPr>
                <w:noProof/>
                <w:webHidden/>
              </w:rPr>
              <w:fldChar w:fldCharType="end"/>
            </w:r>
          </w:hyperlink>
        </w:p>
        <w:p w14:paraId="167AC29D" w14:textId="06C54377"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798" w:history="1">
            <w:r w:rsidR="0083253F" w:rsidRPr="005E507F">
              <w:rPr>
                <w:rStyle w:val="Hyperlink"/>
                <w:noProof/>
              </w:rPr>
              <w:t>Abstract</w:t>
            </w:r>
            <w:r w:rsidR="0083253F">
              <w:rPr>
                <w:noProof/>
                <w:webHidden/>
              </w:rPr>
              <w:tab/>
            </w:r>
            <w:r w:rsidR="0083253F">
              <w:rPr>
                <w:noProof/>
                <w:webHidden/>
              </w:rPr>
              <w:fldChar w:fldCharType="begin"/>
            </w:r>
            <w:r w:rsidR="0083253F">
              <w:rPr>
                <w:noProof/>
                <w:webHidden/>
              </w:rPr>
              <w:instrText xml:space="preserve"> PAGEREF _Toc11398798 \h </w:instrText>
            </w:r>
            <w:r w:rsidR="0083253F">
              <w:rPr>
                <w:noProof/>
                <w:webHidden/>
              </w:rPr>
            </w:r>
            <w:r w:rsidR="0083253F">
              <w:rPr>
                <w:noProof/>
                <w:webHidden/>
              </w:rPr>
              <w:fldChar w:fldCharType="separate"/>
            </w:r>
            <w:r w:rsidR="0083253F">
              <w:rPr>
                <w:noProof/>
                <w:webHidden/>
              </w:rPr>
              <w:t>14</w:t>
            </w:r>
            <w:r w:rsidR="0083253F">
              <w:rPr>
                <w:noProof/>
                <w:webHidden/>
              </w:rPr>
              <w:fldChar w:fldCharType="end"/>
            </w:r>
          </w:hyperlink>
        </w:p>
        <w:p w14:paraId="7E88B661" w14:textId="347BF1DC"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799" w:history="1">
            <w:r w:rsidR="0083253F" w:rsidRPr="005E507F">
              <w:rPr>
                <w:rStyle w:val="Hyperlink"/>
                <w:noProof/>
              </w:rPr>
              <w:t>Introduction</w:t>
            </w:r>
            <w:r w:rsidR="0083253F">
              <w:rPr>
                <w:noProof/>
                <w:webHidden/>
              </w:rPr>
              <w:tab/>
            </w:r>
            <w:r w:rsidR="0083253F">
              <w:rPr>
                <w:noProof/>
                <w:webHidden/>
              </w:rPr>
              <w:fldChar w:fldCharType="begin"/>
            </w:r>
            <w:r w:rsidR="0083253F">
              <w:rPr>
                <w:noProof/>
                <w:webHidden/>
              </w:rPr>
              <w:instrText xml:space="preserve"> PAGEREF _Toc11398799 \h </w:instrText>
            </w:r>
            <w:r w:rsidR="0083253F">
              <w:rPr>
                <w:noProof/>
                <w:webHidden/>
              </w:rPr>
            </w:r>
            <w:r w:rsidR="0083253F">
              <w:rPr>
                <w:noProof/>
                <w:webHidden/>
              </w:rPr>
              <w:fldChar w:fldCharType="separate"/>
            </w:r>
            <w:r w:rsidR="0083253F">
              <w:rPr>
                <w:noProof/>
                <w:webHidden/>
              </w:rPr>
              <w:t>14</w:t>
            </w:r>
            <w:r w:rsidR="0083253F">
              <w:rPr>
                <w:noProof/>
                <w:webHidden/>
              </w:rPr>
              <w:fldChar w:fldCharType="end"/>
            </w:r>
          </w:hyperlink>
        </w:p>
        <w:p w14:paraId="5DC9B407" w14:textId="3EFFAE3E"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00" w:history="1">
            <w:r w:rsidR="0083253F" w:rsidRPr="005E507F">
              <w:rPr>
                <w:rStyle w:val="Hyperlink"/>
                <w:noProof/>
              </w:rPr>
              <w:t>Conceptual Development</w:t>
            </w:r>
            <w:r w:rsidR="0083253F">
              <w:rPr>
                <w:noProof/>
                <w:webHidden/>
              </w:rPr>
              <w:tab/>
            </w:r>
            <w:r w:rsidR="0083253F">
              <w:rPr>
                <w:noProof/>
                <w:webHidden/>
              </w:rPr>
              <w:fldChar w:fldCharType="begin"/>
            </w:r>
            <w:r w:rsidR="0083253F">
              <w:rPr>
                <w:noProof/>
                <w:webHidden/>
              </w:rPr>
              <w:instrText xml:space="preserve"> PAGEREF _Toc11398800 \h </w:instrText>
            </w:r>
            <w:r w:rsidR="0083253F">
              <w:rPr>
                <w:noProof/>
                <w:webHidden/>
              </w:rPr>
            </w:r>
            <w:r w:rsidR="0083253F">
              <w:rPr>
                <w:noProof/>
                <w:webHidden/>
              </w:rPr>
              <w:fldChar w:fldCharType="separate"/>
            </w:r>
            <w:r w:rsidR="0083253F">
              <w:rPr>
                <w:noProof/>
                <w:webHidden/>
              </w:rPr>
              <w:t>17</w:t>
            </w:r>
            <w:r w:rsidR="0083253F">
              <w:rPr>
                <w:noProof/>
                <w:webHidden/>
              </w:rPr>
              <w:fldChar w:fldCharType="end"/>
            </w:r>
          </w:hyperlink>
        </w:p>
        <w:p w14:paraId="1E0C5613" w14:textId="3B36E14A"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1" w:history="1">
            <w:r w:rsidR="0083253F" w:rsidRPr="005E507F">
              <w:rPr>
                <w:rStyle w:val="Hyperlink"/>
                <w:noProof/>
              </w:rPr>
              <w:t>FLOSS Project Success</w:t>
            </w:r>
            <w:r w:rsidR="0083253F">
              <w:rPr>
                <w:noProof/>
                <w:webHidden/>
              </w:rPr>
              <w:tab/>
            </w:r>
            <w:r w:rsidR="0083253F">
              <w:rPr>
                <w:noProof/>
                <w:webHidden/>
              </w:rPr>
              <w:fldChar w:fldCharType="begin"/>
            </w:r>
            <w:r w:rsidR="0083253F">
              <w:rPr>
                <w:noProof/>
                <w:webHidden/>
              </w:rPr>
              <w:instrText xml:space="preserve"> PAGEREF _Toc11398801 \h </w:instrText>
            </w:r>
            <w:r w:rsidR="0083253F">
              <w:rPr>
                <w:noProof/>
                <w:webHidden/>
              </w:rPr>
            </w:r>
            <w:r w:rsidR="0083253F">
              <w:rPr>
                <w:noProof/>
                <w:webHidden/>
              </w:rPr>
              <w:fldChar w:fldCharType="separate"/>
            </w:r>
            <w:r w:rsidR="0083253F">
              <w:rPr>
                <w:noProof/>
                <w:webHidden/>
              </w:rPr>
              <w:t>17</w:t>
            </w:r>
            <w:r w:rsidR="0083253F">
              <w:rPr>
                <w:noProof/>
                <w:webHidden/>
              </w:rPr>
              <w:fldChar w:fldCharType="end"/>
            </w:r>
          </w:hyperlink>
        </w:p>
        <w:p w14:paraId="5A4ECF19" w14:textId="3BE5612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2" w:history="1">
            <w:r w:rsidR="0083253F" w:rsidRPr="005E507F">
              <w:rPr>
                <w:rStyle w:val="Hyperlink"/>
                <w:noProof/>
              </w:rPr>
              <w:t>Nature of Task Work in FLOSS projects</w:t>
            </w:r>
            <w:r w:rsidR="0083253F">
              <w:rPr>
                <w:noProof/>
                <w:webHidden/>
              </w:rPr>
              <w:tab/>
            </w:r>
            <w:r w:rsidR="0083253F">
              <w:rPr>
                <w:noProof/>
                <w:webHidden/>
              </w:rPr>
              <w:fldChar w:fldCharType="begin"/>
            </w:r>
            <w:r w:rsidR="0083253F">
              <w:rPr>
                <w:noProof/>
                <w:webHidden/>
              </w:rPr>
              <w:instrText xml:space="preserve"> PAGEREF _Toc11398802 \h </w:instrText>
            </w:r>
            <w:r w:rsidR="0083253F">
              <w:rPr>
                <w:noProof/>
                <w:webHidden/>
              </w:rPr>
            </w:r>
            <w:r w:rsidR="0083253F">
              <w:rPr>
                <w:noProof/>
                <w:webHidden/>
              </w:rPr>
              <w:fldChar w:fldCharType="separate"/>
            </w:r>
            <w:r w:rsidR="0083253F">
              <w:rPr>
                <w:noProof/>
                <w:webHidden/>
              </w:rPr>
              <w:t>18</w:t>
            </w:r>
            <w:r w:rsidR="0083253F">
              <w:rPr>
                <w:noProof/>
                <w:webHidden/>
              </w:rPr>
              <w:fldChar w:fldCharType="end"/>
            </w:r>
          </w:hyperlink>
        </w:p>
        <w:p w14:paraId="1C6BD4C4" w14:textId="2301268D"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3" w:history="1">
            <w:r w:rsidR="0083253F" w:rsidRPr="005E507F">
              <w:rPr>
                <w:rStyle w:val="Hyperlink"/>
                <w:noProof/>
              </w:rPr>
              <w:t>Organizational Ownership of FLOSS Projects</w:t>
            </w:r>
            <w:r w:rsidR="0083253F">
              <w:rPr>
                <w:noProof/>
                <w:webHidden/>
              </w:rPr>
              <w:tab/>
            </w:r>
            <w:r w:rsidR="0083253F">
              <w:rPr>
                <w:noProof/>
                <w:webHidden/>
              </w:rPr>
              <w:fldChar w:fldCharType="begin"/>
            </w:r>
            <w:r w:rsidR="0083253F">
              <w:rPr>
                <w:noProof/>
                <w:webHidden/>
              </w:rPr>
              <w:instrText xml:space="preserve"> PAGEREF _Toc11398803 \h </w:instrText>
            </w:r>
            <w:r w:rsidR="0083253F">
              <w:rPr>
                <w:noProof/>
                <w:webHidden/>
              </w:rPr>
            </w:r>
            <w:r w:rsidR="0083253F">
              <w:rPr>
                <w:noProof/>
                <w:webHidden/>
              </w:rPr>
              <w:fldChar w:fldCharType="separate"/>
            </w:r>
            <w:r w:rsidR="0083253F">
              <w:rPr>
                <w:noProof/>
                <w:webHidden/>
              </w:rPr>
              <w:t>23</w:t>
            </w:r>
            <w:r w:rsidR="0083253F">
              <w:rPr>
                <w:noProof/>
                <w:webHidden/>
              </w:rPr>
              <w:fldChar w:fldCharType="end"/>
            </w:r>
          </w:hyperlink>
        </w:p>
        <w:p w14:paraId="6FCE1F25" w14:textId="451DC78F"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04" w:history="1">
            <w:r w:rsidR="0083253F" w:rsidRPr="005E507F">
              <w:rPr>
                <w:rStyle w:val="Hyperlink"/>
                <w:noProof/>
              </w:rPr>
              <w:t>Construct Development</w:t>
            </w:r>
            <w:r w:rsidR="0083253F">
              <w:rPr>
                <w:noProof/>
                <w:webHidden/>
              </w:rPr>
              <w:tab/>
            </w:r>
            <w:r w:rsidR="0083253F">
              <w:rPr>
                <w:noProof/>
                <w:webHidden/>
              </w:rPr>
              <w:fldChar w:fldCharType="begin"/>
            </w:r>
            <w:r w:rsidR="0083253F">
              <w:rPr>
                <w:noProof/>
                <w:webHidden/>
              </w:rPr>
              <w:instrText xml:space="preserve"> PAGEREF _Toc11398804 \h </w:instrText>
            </w:r>
            <w:r w:rsidR="0083253F">
              <w:rPr>
                <w:noProof/>
                <w:webHidden/>
              </w:rPr>
            </w:r>
            <w:r w:rsidR="0083253F">
              <w:rPr>
                <w:noProof/>
                <w:webHidden/>
              </w:rPr>
              <w:fldChar w:fldCharType="separate"/>
            </w:r>
            <w:r w:rsidR="0083253F">
              <w:rPr>
                <w:noProof/>
                <w:webHidden/>
              </w:rPr>
              <w:t>30</w:t>
            </w:r>
            <w:r w:rsidR="0083253F">
              <w:rPr>
                <w:noProof/>
                <w:webHidden/>
              </w:rPr>
              <w:fldChar w:fldCharType="end"/>
            </w:r>
          </w:hyperlink>
        </w:p>
        <w:p w14:paraId="518DB445" w14:textId="5621012E"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5" w:history="1">
            <w:r w:rsidR="0083253F" w:rsidRPr="005E507F">
              <w:rPr>
                <w:rStyle w:val="Hyperlink"/>
                <w:noProof/>
              </w:rPr>
              <w:t>Task</w:t>
            </w:r>
            <w:r w:rsidR="0083253F">
              <w:rPr>
                <w:noProof/>
                <w:webHidden/>
              </w:rPr>
              <w:tab/>
            </w:r>
            <w:r w:rsidR="0083253F">
              <w:rPr>
                <w:noProof/>
                <w:webHidden/>
              </w:rPr>
              <w:fldChar w:fldCharType="begin"/>
            </w:r>
            <w:r w:rsidR="0083253F">
              <w:rPr>
                <w:noProof/>
                <w:webHidden/>
              </w:rPr>
              <w:instrText xml:space="preserve"> PAGEREF _Toc11398805 \h </w:instrText>
            </w:r>
            <w:r w:rsidR="0083253F">
              <w:rPr>
                <w:noProof/>
                <w:webHidden/>
              </w:rPr>
            </w:r>
            <w:r w:rsidR="0083253F">
              <w:rPr>
                <w:noProof/>
                <w:webHidden/>
              </w:rPr>
              <w:fldChar w:fldCharType="separate"/>
            </w:r>
            <w:r w:rsidR="0083253F">
              <w:rPr>
                <w:noProof/>
                <w:webHidden/>
              </w:rPr>
              <w:t>30</w:t>
            </w:r>
            <w:r w:rsidR="0083253F">
              <w:rPr>
                <w:noProof/>
                <w:webHidden/>
              </w:rPr>
              <w:fldChar w:fldCharType="end"/>
            </w:r>
          </w:hyperlink>
        </w:p>
        <w:p w14:paraId="44498F36" w14:textId="0D84EDBB"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6" w:history="1">
            <w:r w:rsidR="0083253F" w:rsidRPr="005E507F">
              <w:rPr>
                <w:rStyle w:val="Hyperlink"/>
                <w:noProof/>
              </w:rPr>
              <w:t>Version and Development Release</w:t>
            </w:r>
            <w:r w:rsidR="0083253F">
              <w:rPr>
                <w:noProof/>
                <w:webHidden/>
              </w:rPr>
              <w:tab/>
            </w:r>
            <w:r w:rsidR="0083253F">
              <w:rPr>
                <w:noProof/>
                <w:webHidden/>
              </w:rPr>
              <w:fldChar w:fldCharType="begin"/>
            </w:r>
            <w:r w:rsidR="0083253F">
              <w:rPr>
                <w:noProof/>
                <w:webHidden/>
              </w:rPr>
              <w:instrText xml:space="preserve"> PAGEREF _Toc11398806 \h </w:instrText>
            </w:r>
            <w:r w:rsidR="0083253F">
              <w:rPr>
                <w:noProof/>
                <w:webHidden/>
              </w:rPr>
            </w:r>
            <w:r w:rsidR="0083253F">
              <w:rPr>
                <w:noProof/>
                <w:webHidden/>
              </w:rPr>
              <w:fldChar w:fldCharType="separate"/>
            </w:r>
            <w:r w:rsidR="0083253F">
              <w:rPr>
                <w:noProof/>
                <w:webHidden/>
              </w:rPr>
              <w:t>31</w:t>
            </w:r>
            <w:r w:rsidR="0083253F">
              <w:rPr>
                <w:noProof/>
                <w:webHidden/>
              </w:rPr>
              <w:fldChar w:fldCharType="end"/>
            </w:r>
          </w:hyperlink>
        </w:p>
        <w:p w14:paraId="5507E3C8" w14:textId="77D0E70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7" w:history="1">
            <w:r w:rsidR="0083253F" w:rsidRPr="005E507F">
              <w:rPr>
                <w:rStyle w:val="Hyperlink"/>
                <w:noProof/>
              </w:rPr>
              <w:t>Degree of Superposition</w:t>
            </w:r>
            <w:r w:rsidR="0083253F">
              <w:rPr>
                <w:noProof/>
                <w:webHidden/>
              </w:rPr>
              <w:tab/>
            </w:r>
            <w:r w:rsidR="0083253F">
              <w:rPr>
                <w:noProof/>
                <w:webHidden/>
              </w:rPr>
              <w:fldChar w:fldCharType="begin"/>
            </w:r>
            <w:r w:rsidR="0083253F">
              <w:rPr>
                <w:noProof/>
                <w:webHidden/>
              </w:rPr>
              <w:instrText xml:space="preserve"> PAGEREF _Toc11398807 \h </w:instrText>
            </w:r>
            <w:r w:rsidR="0083253F">
              <w:rPr>
                <w:noProof/>
                <w:webHidden/>
              </w:rPr>
            </w:r>
            <w:r w:rsidR="0083253F">
              <w:rPr>
                <w:noProof/>
                <w:webHidden/>
              </w:rPr>
              <w:fldChar w:fldCharType="separate"/>
            </w:r>
            <w:r w:rsidR="0083253F">
              <w:rPr>
                <w:noProof/>
                <w:webHidden/>
              </w:rPr>
              <w:t>31</w:t>
            </w:r>
            <w:r w:rsidR="0083253F">
              <w:rPr>
                <w:noProof/>
                <w:webHidden/>
              </w:rPr>
              <w:fldChar w:fldCharType="end"/>
            </w:r>
          </w:hyperlink>
        </w:p>
        <w:p w14:paraId="2ABA4F57" w14:textId="46E90498"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08" w:history="1">
            <w:r w:rsidR="0083253F" w:rsidRPr="005E507F">
              <w:rPr>
                <w:rStyle w:val="Hyperlink"/>
                <w:noProof/>
              </w:rPr>
              <w:t>Methodology</w:t>
            </w:r>
            <w:r w:rsidR="0083253F">
              <w:rPr>
                <w:noProof/>
                <w:webHidden/>
              </w:rPr>
              <w:tab/>
            </w:r>
            <w:r w:rsidR="0083253F">
              <w:rPr>
                <w:noProof/>
                <w:webHidden/>
              </w:rPr>
              <w:fldChar w:fldCharType="begin"/>
            </w:r>
            <w:r w:rsidR="0083253F">
              <w:rPr>
                <w:noProof/>
                <w:webHidden/>
              </w:rPr>
              <w:instrText xml:space="preserve"> PAGEREF _Toc11398808 \h </w:instrText>
            </w:r>
            <w:r w:rsidR="0083253F">
              <w:rPr>
                <w:noProof/>
                <w:webHidden/>
              </w:rPr>
            </w:r>
            <w:r w:rsidR="0083253F">
              <w:rPr>
                <w:noProof/>
                <w:webHidden/>
              </w:rPr>
              <w:fldChar w:fldCharType="separate"/>
            </w:r>
            <w:r w:rsidR="0083253F">
              <w:rPr>
                <w:noProof/>
                <w:webHidden/>
              </w:rPr>
              <w:t>33</w:t>
            </w:r>
            <w:r w:rsidR="0083253F">
              <w:rPr>
                <w:noProof/>
                <w:webHidden/>
              </w:rPr>
              <w:fldChar w:fldCharType="end"/>
            </w:r>
          </w:hyperlink>
        </w:p>
        <w:p w14:paraId="488294B9" w14:textId="6BB323B8" w:rsidR="0083253F" w:rsidRDefault="005C4F23">
          <w:pPr>
            <w:pStyle w:val="TOC3"/>
            <w:rPr>
              <w:rFonts w:asciiTheme="minorHAnsi" w:eastAsiaTheme="minorEastAsia" w:hAnsiTheme="minorHAnsi" w:cstheme="minorBidi"/>
              <w:noProof/>
              <w:color w:val="auto"/>
              <w:sz w:val="22"/>
              <w:szCs w:val="22"/>
              <w:lang w:val="en-GB" w:eastAsia="en-GB"/>
            </w:rPr>
          </w:pPr>
          <w:hyperlink w:anchor="_Toc11398809" w:history="1">
            <w:r w:rsidR="0083253F" w:rsidRPr="005E507F">
              <w:rPr>
                <w:rStyle w:val="Hyperlink"/>
                <w:noProof/>
              </w:rPr>
              <w:t>Data Collection</w:t>
            </w:r>
            <w:r w:rsidR="0083253F">
              <w:rPr>
                <w:noProof/>
                <w:webHidden/>
              </w:rPr>
              <w:tab/>
            </w:r>
            <w:r w:rsidR="0083253F">
              <w:rPr>
                <w:noProof/>
                <w:webHidden/>
              </w:rPr>
              <w:fldChar w:fldCharType="begin"/>
            </w:r>
            <w:r w:rsidR="0083253F">
              <w:rPr>
                <w:noProof/>
                <w:webHidden/>
              </w:rPr>
              <w:instrText xml:space="preserve"> PAGEREF _Toc11398809 \h </w:instrText>
            </w:r>
            <w:r w:rsidR="0083253F">
              <w:rPr>
                <w:noProof/>
                <w:webHidden/>
              </w:rPr>
            </w:r>
            <w:r w:rsidR="0083253F">
              <w:rPr>
                <w:noProof/>
                <w:webHidden/>
              </w:rPr>
              <w:fldChar w:fldCharType="separate"/>
            </w:r>
            <w:r w:rsidR="0083253F">
              <w:rPr>
                <w:noProof/>
                <w:webHidden/>
              </w:rPr>
              <w:t>34</w:t>
            </w:r>
            <w:r w:rsidR="0083253F">
              <w:rPr>
                <w:noProof/>
                <w:webHidden/>
              </w:rPr>
              <w:fldChar w:fldCharType="end"/>
            </w:r>
          </w:hyperlink>
        </w:p>
        <w:p w14:paraId="5490480F" w14:textId="770A576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0" w:history="1">
            <w:r w:rsidR="0083253F" w:rsidRPr="005E507F">
              <w:rPr>
                <w:rStyle w:val="Hyperlink"/>
                <w:noProof/>
              </w:rPr>
              <w:t>Measurement</w:t>
            </w:r>
            <w:r w:rsidR="0083253F">
              <w:rPr>
                <w:noProof/>
                <w:webHidden/>
              </w:rPr>
              <w:tab/>
            </w:r>
            <w:r w:rsidR="0083253F">
              <w:rPr>
                <w:noProof/>
                <w:webHidden/>
              </w:rPr>
              <w:fldChar w:fldCharType="begin"/>
            </w:r>
            <w:r w:rsidR="0083253F">
              <w:rPr>
                <w:noProof/>
                <w:webHidden/>
              </w:rPr>
              <w:instrText xml:space="preserve"> PAGEREF _Toc11398810 \h </w:instrText>
            </w:r>
            <w:r w:rsidR="0083253F">
              <w:rPr>
                <w:noProof/>
                <w:webHidden/>
              </w:rPr>
            </w:r>
            <w:r w:rsidR="0083253F">
              <w:rPr>
                <w:noProof/>
                <w:webHidden/>
              </w:rPr>
              <w:fldChar w:fldCharType="separate"/>
            </w:r>
            <w:r w:rsidR="0083253F">
              <w:rPr>
                <w:noProof/>
                <w:webHidden/>
              </w:rPr>
              <w:t>34</w:t>
            </w:r>
            <w:r w:rsidR="0083253F">
              <w:rPr>
                <w:noProof/>
                <w:webHidden/>
              </w:rPr>
              <w:fldChar w:fldCharType="end"/>
            </w:r>
          </w:hyperlink>
        </w:p>
        <w:p w14:paraId="3E2952E6" w14:textId="30B52D7F"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1" w:history="1">
            <w:r w:rsidR="0083253F" w:rsidRPr="005E507F">
              <w:rPr>
                <w:rStyle w:val="Hyperlink"/>
                <w:noProof/>
              </w:rPr>
              <w:t>Analysis</w:t>
            </w:r>
            <w:r w:rsidR="0083253F">
              <w:rPr>
                <w:noProof/>
                <w:webHidden/>
              </w:rPr>
              <w:tab/>
            </w:r>
            <w:r w:rsidR="0083253F">
              <w:rPr>
                <w:noProof/>
                <w:webHidden/>
              </w:rPr>
              <w:fldChar w:fldCharType="begin"/>
            </w:r>
            <w:r w:rsidR="0083253F">
              <w:rPr>
                <w:noProof/>
                <w:webHidden/>
              </w:rPr>
              <w:instrText xml:space="preserve"> PAGEREF _Toc11398811 \h </w:instrText>
            </w:r>
            <w:r w:rsidR="0083253F">
              <w:rPr>
                <w:noProof/>
                <w:webHidden/>
              </w:rPr>
            </w:r>
            <w:r w:rsidR="0083253F">
              <w:rPr>
                <w:noProof/>
                <w:webHidden/>
              </w:rPr>
              <w:fldChar w:fldCharType="separate"/>
            </w:r>
            <w:r w:rsidR="0083253F">
              <w:rPr>
                <w:noProof/>
                <w:webHidden/>
              </w:rPr>
              <w:t>38</w:t>
            </w:r>
            <w:r w:rsidR="0083253F">
              <w:rPr>
                <w:noProof/>
                <w:webHidden/>
              </w:rPr>
              <w:fldChar w:fldCharType="end"/>
            </w:r>
          </w:hyperlink>
        </w:p>
        <w:p w14:paraId="525E072A" w14:textId="6349DDEE"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12" w:history="1">
            <w:r w:rsidR="0083253F" w:rsidRPr="005E507F">
              <w:rPr>
                <w:rStyle w:val="Hyperlink"/>
                <w:noProof/>
              </w:rPr>
              <w:t>Models and Results</w:t>
            </w:r>
            <w:r w:rsidR="0083253F">
              <w:rPr>
                <w:noProof/>
                <w:webHidden/>
              </w:rPr>
              <w:tab/>
            </w:r>
            <w:r w:rsidR="0083253F">
              <w:rPr>
                <w:noProof/>
                <w:webHidden/>
              </w:rPr>
              <w:fldChar w:fldCharType="begin"/>
            </w:r>
            <w:r w:rsidR="0083253F">
              <w:rPr>
                <w:noProof/>
                <w:webHidden/>
              </w:rPr>
              <w:instrText xml:space="preserve"> PAGEREF _Toc11398812 \h </w:instrText>
            </w:r>
            <w:r w:rsidR="0083253F">
              <w:rPr>
                <w:noProof/>
                <w:webHidden/>
              </w:rPr>
            </w:r>
            <w:r w:rsidR="0083253F">
              <w:rPr>
                <w:noProof/>
                <w:webHidden/>
              </w:rPr>
              <w:fldChar w:fldCharType="separate"/>
            </w:r>
            <w:r w:rsidR="0083253F">
              <w:rPr>
                <w:noProof/>
                <w:webHidden/>
              </w:rPr>
              <w:t>39</w:t>
            </w:r>
            <w:r w:rsidR="0083253F">
              <w:rPr>
                <w:noProof/>
                <w:webHidden/>
              </w:rPr>
              <w:fldChar w:fldCharType="end"/>
            </w:r>
          </w:hyperlink>
        </w:p>
        <w:p w14:paraId="7C45A647" w14:textId="5C35384D"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3" w:history="1">
            <w:r w:rsidR="0083253F" w:rsidRPr="005E507F">
              <w:rPr>
                <w:rStyle w:val="Hyperlink"/>
                <w:noProof/>
              </w:rPr>
              <w:t>Hypothesis Linking the Degree of Superposition and Project Popularity</w:t>
            </w:r>
            <w:r w:rsidR="0083253F">
              <w:rPr>
                <w:noProof/>
                <w:webHidden/>
              </w:rPr>
              <w:tab/>
            </w:r>
            <w:r w:rsidR="0083253F">
              <w:rPr>
                <w:noProof/>
                <w:webHidden/>
              </w:rPr>
              <w:fldChar w:fldCharType="begin"/>
            </w:r>
            <w:r w:rsidR="0083253F">
              <w:rPr>
                <w:noProof/>
                <w:webHidden/>
              </w:rPr>
              <w:instrText xml:space="preserve"> PAGEREF _Toc11398813 \h </w:instrText>
            </w:r>
            <w:r w:rsidR="0083253F">
              <w:rPr>
                <w:noProof/>
                <w:webHidden/>
              </w:rPr>
            </w:r>
            <w:r w:rsidR="0083253F">
              <w:rPr>
                <w:noProof/>
                <w:webHidden/>
              </w:rPr>
              <w:fldChar w:fldCharType="separate"/>
            </w:r>
            <w:r w:rsidR="0083253F">
              <w:rPr>
                <w:noProof/>
                <w:webHidden/>
              </w:rPr>
              <w:t>41</w:t>
            </w:r>
            <w:r w:rsidR="0083253F">
              <w:rPr>
                <w:noProof/>
                <w:webHidden/>
              </w:rPr>
              <w:fldChar w:fldCharType="end"/>
            </w:r>
          </w:hyperlink>
        </w:p>
        <w:p w14:paraId="1708F1B3" w14:textId="0C0BDA38"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4" w:history="1">
            <w:r w:rsidR="0083253F" w:rsidRPr="005E507F">
              <w:rPr>
                <w:rStyle w:val="Hyperlink"/>
                <w:noProof/>
              </w:rPr>
              <w:t>Hypothesis Linking Ownership and Project Popularity</w:t>
            </w:r>
            <w:r w:rsidR="0083253F">
              <w:rPr>
                <w:noProof/>
                <w:webHidden/>
              </w:rPr>
              <w:tab/>
            </w:r>
            <w:r w:rsidR="0083253F">
              <w:rPr>
                <w:noProof/>
                <w:webHidden/>
              </w:rPr>
              <w:fldChar w:fldCharType="begin"/>
            </w:r>
            <w:r w:rsidR="0083253F">
              <w:rPr>
                <w:noProof/>
                <w:webHidden/>
              </w:rPr>
              <w:instrText xml:space="preserve"> PAGEREF _Toc11398814 \h </w:instrText>
            </w:r>
            <w:r w:rsidR="0083253F">
              <w:rPr>
                <w:noProof/>
                <w:webHidden/>
              </w:rPr>
            </w:r>
            <w:r w:rsidR="0083253F">
              <w:rPr>
                <w:noProof/>
                <w:webHidden/>
              </w:rPr>
              <w:fldChar w:fldCharType="separate"/>
            </w:r>
            <w:r w:rsidR="0083253F">
              <w:rPr>
                <w:noProof/>
                <w:webHidden/>
              </w:rPr>
              <w:t>42</w:t>
            </w:r>
            <w:r w:rsidR="0083253F">
              <w:rPr>
                <w:noProof/>
                <w:webHidden/>
              </w:rPr>
              <w:fldChar w:fldCharType="end"/>
            </w:r>
          </w:hyperlink>
        </w:p>
        <w:p w14:paraId="4D2D15E6" w14:textId="0BBB1D25"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5" w:history="1">
            <w:r w:rsidR="0083253F" w:rsidRPr="005E507F">
              <w:rPr>
                <w:rStyle w:val="Hyperlink"/>
                <w:noProof/>
              </w:rPr>
              <w:t>Negative Binomial Regression Model</w:t>
            </w:r>
            <w:r w:rsidR="0083253F">
              <w:rPr>
                <w:noProof/>
                <w:webHidden/>
              </w:rPr>
              <w:tab/>
            </w:r>
            <w:r w:rsidR="0083253F">
              <w:rPr>
                <w:noProof/>
                <w:webHidden/>
              </w:rPr>
              <w:fldChar w:fldCharType="begin"/>
            </w:r>
            <w:r w:rsidR="0083253F">
              <w:rPr>
                <w:noProof/>
                <w:webHidden/>
              </w:rPr>
              <w:instrText xml:space="preserve"> PAGEREF _Toc11398815 \h </w:instrText>
            </w:r>
            <w:r w:rsidR="0083253F">
              <w:rPr>
                <w:noProof/>
                <w:webHidden/>
              </w:rPr>
            </w:r>
            <w:r w:rsidR="0083253F">
              <w:rPr>
                <w:noProof/>
                <w:webHidden/>
              </w:rPr>
              <w:fldChar w:fldCharType="separate"/>
            </w:r>
            <w:r w:rsidR="0083253F">
              <w:rPr>
                <w:noProof/>
                <w:webHidden/>
              </w:rPr>
              <w:t>44</w:t>
            </w:r>
            <w:r w:rsidR="0083253F">
              <w:rPr>
                <w:noProof/>
                <w:webHidden/>
              </w:rPr>
              <w:fldChar w:fldCharType="end"/>
            </w:r>
          </w:hyperlink>
        </w:p>
        <w:p w14:paraId="55AE0965" w14:textId="3B9A32F6" w:rsidR="0083253F" w:rsidRDefault="005C4F2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398816" w:history="1">
            <w:r w:rsidR="0083253F" w:rsidRPr="005E507F">
              <w:rPr>
                <w:rStyle w:val="Hyperlink"/>
                <w:noProof/>
              </w:rPr>
              <w:t>Discussion and Contributions</w:t>
            </w:r>
            <w:r w:rsidR="0083253F">
              <w:rPr>
                <w:noProof/>
                <w:webHidden/>
              </w:rPr>
              <w:tab/>
            </w:r>
            <w:r w:rsidR="0083253F">
              <w:rPr>
                <w:noProof/>
                <w:webHidden/>
              </w:rPr>
              <w:fldChar w:fldCharType="begin"/>
            </w:r>
            <w:r w:rsidR="0083253F">
              <w:rPr>
                <w:noProof/>
                <w:webHidden/>
              </w:rPr>
              <w:instrText xml:space="preserve"> PAGEREF _Toc11398816 \h </w:instrText>
            </w:r>
            <w:r w:rsidR="0083253F">
              <w:rPr>
                <w:noProof/>
                <w:webHidden/>
              </w:rPr>
            </w:r>
            <w:r w:rsidR="0083253F">
              <w:rPr>
                <w:noProof/>
                <w:webHidden/>
              </w:rPr>
              <w:fldChar w:fldCharType="separate"/>
            </w:r>
            <w:r w:rsidR="0083253F">
              <w:rPr>
                <w:noProof/>
                <w:webHidden/>
              </w:rPr>
              <w:t>44</w:t>
            </w:r>
            <w:r w:rsidR="0083253F">
              <w:rPr>
                <w:noProof/>
                <w:webHidden/>
              </w:rPr>
              <w:fldChar w:fldCharType="end"/>
            </w:r>
          </w:hyperlink>
        </w:p>
        <w:p w14:paraId="10AB56AA" w14:textId="72AEB610"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7" w:history="1">
            <w:r w:rsidR="0083253F" w:rsidRPr="005E507F">
              <w:rPr>
                <w:rStyle w:val="Hyperlink"/>
                <w:noProof/>
              </w:rPr>
              <w:t>Implications</w:t>
            </w:r>
            <w:r w:rsidR="0083253F">
              <w:rPr>
                <w:noProof/>
                <w:webHidden/>
              </w:rPr>
              <w:tab/>
            </w:r>
            <w:r w:rsidR="0083253F">
              <w:rPr>
                <w:noProof/>
                <w:webHidden/>
              </w:rPr>
              <w:fldChar w:fldCharType="begin"/>
            </w:r>
            <w:r w:rsidR="0083253F">
              <w:rPr>
                <w:noProof/>
                <w:webHidden/>
              </w:rPr>
              <w:instrText xml:space="preserve"> PAGEREF _Toc11398817 \h </w:instrText>
            </w:r>
            <w:r w:rsidR="0083253F">
              <w:rPr>
                <w:noProof/>
                <w:webHidden/>
              </w:rPr>
            </w:r>
            <w:r w:rsidR="0083253F">
              <w:rPr>
                <w:noProof/>
                <w:webHidden/>
              </w:rPr>
              <w:fldChar w:fldCharType="separate"/>
            </w:r>
            <w:r w:rsidR="0083253F">
              <w:rPr>
                <w:noProof/>
                <w:webHidden/>
              </w:rPr>
              <w:t>46</w:t>
            </w:r>
            <w:r w:rsidR="0083253F">
              <w:rPr>
                <w:noProof/>
                <w:webHidden/>
              </w:rPr>
              <w:fldChar w:fldCharType="end"/>
            </w:r>
          </w:hyperlink>
        </w:p>
        <w:p w14:paraId="18286B9C" w14:textId="4606CCBD" w:rsidR="0083253F" w:rsidRDefault="005C4F23">
          <w:pPr>
            <w:pStyle w:val="TOC3"/>
            <w:rPr>
              <w:rFonts w:asciiTheme="minorHAnsi" w:eastAsiaTheme="minorEastAsia" w:hAnsiTheme="minorHAnsi" w:cstheme="minorBidi"/>
              <w:noProof/>
              <w:color w:val="auto"/>
              <w:sz w:val="22"/>
              <w:szCs w:val="22"/>
              <w:lang w:val="en-GB" w:eastAsia="en-GB"/>
            </w:rPr>
          </w:pPr>
          <w:hyperlink w:anchor="_Toc11398818" w:history="1">
            <w:r w:rsidR="0083253F" w:rsidRPr="005E507F">
              <w:rPr>
                <w:rStyle w:val="Hyperlink"/>
                <w:noProof/>
              </w:rPr>
              <w:t>Limitations and Directions for Future Research</w:t>
            </w:r>
            <w:r w:rsidR="0083253F">
              <w:rPr>
                <w:noProof/>
                <w:webHidden/>
              </w:rPr>
              <w:tab/>
            </w:r>
            <w:r w:rsidR="0083253F">
              <w:rPr>
                <w:noProof/>
                <w:webHidden/>
              </w:rPr>
              <w:fldChar w:fldCharType="begin"/>
            </w:r>
            <w:r w:rsidR="0083253F">
              <w:rPr>
                <w:noProof/>
                <w:webHidden/>
              </w:rPr>
              <w:instrText xml:space="preserve"> PAGEREF _Toc11398818 \h </w:instrText>
            </w:r>
            <w:r w:rsidR="0083253F">
              <w:rPr>
                <w:noProof/>
                <w:webHidden/>
              </w:rPr>
            </w:r>
            <w:r w:rsidR="0083253F">
              <w:rPr>
                <w:noProof/>
                <w:webHidden/>
              </w:rPr>
              <w:fldChar w:fldCharType="separate"/>
            </w:r>
            <w:r w:rsidR="0083253F">
              <w:rPr>
                <w:noProof/>
                <w:webHidden/>
              </w:rPr>
              <w:t>48</w:t>
            </w:r>
            <w:r w:rsidR="0083253F">
              <w:rPr>
                <w:noProof/>
                <w:webHidden/>
              </w:rPr>
              <w:fldChar w:fldCharType="end"/>
            </w:r>
          </w:hyperlink>
        </w:p>
        <w:p w14:paraId="61B50DD2" w14:textId="56A6B929" w:rsidR="0083253F" w:rsidRDefault="005C4F23">
          <w:pPr>
            <w:pStyle w:val="TOC1"/>
            <w:rPr>
              <w:rFonts w:asciiTheme="minorHAnsi" w:eastAsiaTheme="minorEastAsia" w:hAnsiTheme="minorHAnsi" w:cstheme="minorBidi"/>
              <w:b w:val="0"/>
              <w:i w:val="0"/>
              <w:noProof/>
              <w:color w:val="auto"/>
              <w:sz w:val="22"/>
              <w:szCs w:val="22"/>
              <w:lang w:val="en-GB" w:eastAsia="en-GB"/>
            </w:rPr>
          </w:pPr>
          <w:hyperlink w:anchor="_Toc11398819" w:history="1">
            <w:r w:rsidR="0083253F" w:rsidRPr="005E507F">
              <w:rPr>
                <w:rStyle w:val="Hyperlink"/>
                <w:noProof/>
              </w:rPr>
              <w:t>3</w:t>
            </w:r>
            <w:r w:rsidR="0083253F">
              <w:rPr>
                <w:rFonts w:asciiTheme="minorHAnsi" w:eastAsiaTheme="minorEastAsia" w:hAnsiTheme="minorHAnsi" w:cstheme="minorBidi"/>
                <w:b w:val="0"/>
                <w:i w:val="0"/>
                <w:noProof/>
                <w:color w:val="auto"/>
                <w:sz w:val="22"/>
                <w:szCs w:val="22"/>
                <w:lang w:val="en-GB" w:eastAsia="en-GB"/>
              </w:rPr>
              <w:tab/>
            </w:r>
            <w:r w:rsidR="0083253F" w:rsidRPr="005E507F">
              <w:rPr>
                <w:rStyle w:val="Hyperlink"/>
                <w:noProof/>
              </w:rPr>
              <w:t>Essay 2</w:t>
            </w:r>
            <w:r w:rsidR="0083253F">
              <w:rPr>
                <w:noProof/>
                <w:webHidden/>
              </w:rPr>
              <w:tab/>
            </w:r>
            <w:r w:rsidR="0083253F">
              <w:rPr>
                <w:noProof/>
                <w:webHidden/>
              </w:rPr>
              <w:fldChar w:fldCharType="begin"/>
            </w:r>
            <w:r w:rsidR="0083253F">
              <w:rPr>
                <w:noProof/>
                <w:webHidden/>
              </w:rPr>
              <w:instrText xml:space="preserve"> PAGEREF _Toc11398819 \h </w:instrText>
            </w:r>
            <w:r w:rsidR="0083253F">
              <w:rPr>
                <w:noProof/>
                <w:webHidden/>
              </w:rPr>
            </w:r>
            <w:r w:rsidR="0083253F">
              <w:rPr>
                <w:noProof/>
                <w:webHidden/>
              </w:rPr>
              <w:fldChar w:fldCharType="separate"/>
            </w:r>
            <w:r w:rsidR="0083253F">
              <w:rPr>
                <w:noProof/>
                <w:webHidden/>
              </w:rPr>
              <w:t>51</w:t>
            </w:r>
            <w:r w:rsidR="0083253F">
              <w:rPr>
                <w:noProof/>
                <w:webHidden/>
              </w:rPr>
              <w:fldChar w:fldCharType="end"/>
            </w:r>
          </w:hyperlink>
        </w:p>
        <w:p w14:paraId="79E01C6F" w14:textId="52B78E6A" w:rsidR="0083253F" w:rsidRDefault="005C4F23">
          <w:pPr>
            <w:pStyle w:val="TOC1"/>
            <w:rPr>
              <w:rFonts w:asciiTheme="minorHAnsi" w:eastAsiaTheme="minorEastAsia" w:hAnsiTheme="minorHAnsi" w:cstheme="minorBidi"/>
              <w:b w:val="0"/>
              <w:i w:val="0"/>
              <w:noProof/>
              <w:color w:val="auto"/>
              <w:sz w:val="22"/>
              <w:szCs w:val="22"/>
              <w:lang w:val="en-GB" w:eastAsia="en-GB"/>
            </w:rPr>
          </w:pPr>
          <w:hyperlink w:anchor="_Toc11398820" w:history="1">
            <w:r w:rsidR="0083253F" w:rsidRPr="005E507F">
              <w:rPr>
                <w:rStyle w:val="Hyperlink"/>
                <w:noProof/>
              </w:rPr>
              <w:t>4</w:t>
            </w:r>
            <w:r w:rsidR="0083253F">
              <w:rPr>
                <w:rFonts w:asciiTheme="minorHAnsi" w:eastAsiaTheme="minorEastAsia" w:hAnsiTheme="minorHAnsi" w:cstheme="minorBidi"/>
                <w:b w:val="0"/>
                <w:i w:val="0"/>
                <w:noProof/>
                <w:color w:val="auto"/>
                <w:sz w:val="22"/>
                <w:szCs w:val="22"/>
                <w:lang w:val="en-GB" w:eastAsia="en-GB"/>
              </w:rPr>
              <w:tab/>
            </w:r>
            <w:r w:rsidR="0083253F" w:rsidRPr="005E507F">
              <w:rPr>
                <w:rStyle w:val="Hyperlink"/>
                <w:noProof/>
              </w:rPr>
              <w:t>Essay 3</w:t>
            </w:r>
            <w:r w:rsidR="0083253F">
              <w:rPr>
                <w:noProof/>
                <w:webHidden/>
              </w:rPr>
              <w:tab/>
            </w:r>
            <w:r w:rsidR="0083253F">
              <w:rPr>
                <w:noProof/>
                <w:webHidden/>
              </w:rPr>
              <w:fldChar w:fldCharType="begin"/>
            </w:r>
            <w:r w:rsidR="0083253F">
              <w:rPr>
                <w:noProof/>
                <w:webHidden/>
              </w:rPr>
              <w:instrText xml:space="preserve"> PAGEREF _Toc11398820 \h </w:instrText>
            </w:r>
            <w:r w:rsidR="0083253F">
              <w:rPr>
                <w:noProof/>
                <w:webHidden/>
              </w:rPr>
            </w:r>
            <w:r w:rsidR="0083253F">
              <w:rPr>
                <w:noProof/>
                <w:webHidden/>
              </w:rPr>
              <w:fldChar w:fldCharType="separate"/>
            </w:r>
            <w:r w:rsidR="0083253F">
              <w:rPr>
                <w:noProof/>
                <w:webHidden/>
              </w:rPr>
              <w:t>52</w:t>
            </w:r>
            <w:r w:rsidR="0083253F">
              <w:rPr>
                <w:noProof/>
                <w:webHidden/>
              </w:rPr>
              <w:fldChar w:fldCharType="end"/>
            </w:r>
          </w:hyperlink>
        </w:p>
        <w:p w14:paraId="3D80712F" w14:textId="583554F4"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lastRenderedPageBreak/>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Toc11398795"/>
      <w:r w:rsidRPr="00662469">
        <w:lastRenderedPageBreak/>
        <w:t>Introduction</w:t>
      </w:r>
      <w:bookmarkEnd w:id="2"/>
    </w:p>
    <w:p w14:paraId="126F66CA" w14:textId="4E99E6FD"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21017C54"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Microsof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7A4895C"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is </w:t>
      </w:r>
      <w:r w:rsidR="00625879" w:rsidRPr="00E44FB9">
        <w:t>appealing for many organizations and industries</w:t>
      </w:r>
      <w:r w:rsidR="005C4F23">
        <w:t xml:space="preserve"> </w:t>
      </w:r>
      <w:r w:rsidR="00523439">
        <w:fldChar w:fldCharType="begin" w:fldLock="1"/>
      </w:r>
      <w:r w:rsidR="00523439">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77777777"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s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90220" w:rsidRPr="00E44FB9">
        <w:t xml:space="preserve"> 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element of sustaining collaboration</w:t>
      </w:r>
      <w:r w:rsidR="0028395B" w:rsidRPr="00E44FB9">
        <w:t xml:space="preserve"> in </w:t>
      </w:r>
      <w:r w:rsidR="007B53F0" w:rsidRPr="00E44FB9">
        <w:t>FLOSS</w:t>
      </w:r>
      <w:r w:rsidR="0028395B" w:rsidRPr="00E44FB9">
        <w:t xml:space="preserve"> team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7C017AB2" w14:textId="1631C4A9" w:rsidR="00D51C7B" w:rsidRPr="00E44FB9"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s and governance structures, and community ideologies.</w:t>
      </w:r>
      <w:r w:rsidR="005A00B6" w:rsidRPr="00E44FB9">
        <w:t xml:space="preserve"> </w:t>
      </w:r>
      <w:r w:rsidR="00EB404A" w:rsidRPr="00E44FB9">
        <w:t>An important aspect of this dissertation is to expand our knowledge regarding organizational participation in FLOSS projects</w:t>
      </w:r>
      <w:r w:rsidR="00D5216F" w:rsidRPr="00E44FB9">
        <w:t xml:space="preserve">. </w:t>
      </w:r>
      <w:r w:rsidR="00EB404A"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8C6F54" w:rsidRPr="00E44FB9">
        <w:t xml:space="preserve">Each essay in this dissertation explores the implications of the trade-off between openness and control </w:t>
      </w:r>
      <w:r w:rsidRPr="00E44FB9">
        <w:t xml:space="preserve">when organizations own open source projects </w:t>
      </w:r>
      <w:r w:rsidR="008C6F54" w:rsidRPr="00E44FB9">
        <w:t xml:space="preserve">in the context of the value creation mechanism </w:t>
      </w:r>
      <w:r w:rsidR="008C6F54" w:rsidRPr="00E44FB9">
        <w:lastRenderedPageBreak/>
        <w:t>being studied.</w:t>
      </w:r>
      <w:r w:rsidR="00CE5A39" w:rsidRPr="00E44FB9">
        <w:t xml:space="preserve"> Specifically, my dissertation has three essays, which address each of the following broad research questions:</w:t>
      </w:r>
    </w:p>
    <w:p w14:paraId="3C8EE324" w14:textId="054A1BEF" w:rsidR="00CE5A39" w:rsidRPr="00E44FB9" w:rsidRDefault="00CE5A39" w:rsidP="00CE5A39">
      <w:pPr>
        <w:numPr>
          <w:ilvl w:val="0"/>
          <w:numId w:val="18"/>
        </w:numPr>
      </w:pPr>
      <w:r w:rsidRPr="00E44FB9">
        <w:t xml:space="preserve">How does </w:t>
      </w:r>
      <w:r w:rsidRPr="00E44FB9">
        <w:rPr>
          <w:i/>
          <w:iCs/>
        </w:rPr>
        <w:t xml:space="preserve">work structures </w:t>
      </w:r>
      <w:r w:rsidRPr="00E44FB9">
        <w:t>influence the success of FLOSS projects?</w:t>
      </w:r>
    </w:p>
    <w:p w14:paraId="2C680C3B" w14:textId="3323A081" w:rsidR="00CE5A39" w:rsidRPr="00E44FB9" w:rsidRDefault="00CE5A39" w:rsidP="00CE5A39">
      <w:pPr>
        <w:numPr>
          <w:ilvl w:val="0"/>
          <w:numId w:val="18"/>
        </w:numPr>
      </w:pPr>
      <w:r w:rsidRPr="00E44FB9">
        <w:t xml:space="preserve">How does </w:t>
      </w:r>
      <w:r w:rsidRPr="00E44FB9">
        <w:rPr>
          <w:i/>
          <w:iCs/>
        </w:rPr>
        <w:t>informal governance mechanisms</w:t>
      </w:r>
      <w:r w:rsidRPr="00E44FB9">
        <w:t xml:space="preserve"> that emerge in FLOSS </w:t>
      </w:r>
      <w:r w:rsidRPr="00E44FB9">
        <w:rPr>
          <w:i/>
          <w:iCs/>
        </w:rPr>
        <w:t xml:space="preserve">teams </w:t>
      </w:r>
      <w:r w:rsidRPr="00E44FB9">
        <w:t>influence the survival of FLOSS projects?</w:t>
      </w:r>
    </w:p>
    <w:p w14:paraId="7EDFF6D6" w14:textId="7BC93D1C" w:rsidR="00CE5A39" w:rsidRPr="00E44FB9" w:rsidRDefault="00CE5A39" w:rsidP="00CE5A39">
      <w:pPr>
        <w:numPr>
          <w:ilvl w:val="0"/>
          <w:numId w:val="18"/>
        </w:numPr>
      </w:pPr>
      <w:r w:rsidRPr="00E44FB9">
        <w:t xml:space="preserve">How </w:t>
      </w:r>
      <w:r w:rsidR="00CE706C">
        <w:t>do</w:t>
      </w:r>
      <w:r w:rsidRPr="00E44FB9">
        <w:t xml:space="preserve"> </w:t>
      </w:r>
      <w:r w:rsidRPr="00E44FB9">
        <w:rPr>
          <w:i/>
          <w:iCs/>
        </w:rPr>
        <w:t>ideological shifts</w:t>
      </w:r>
      <w:r w:rsidRPr="00E44FB9">
        <w:t xml:space="preserve"> </w:t>
      </w:r>
      <w:r w:rsidR="00CE706C">
        <w:t>transform</w:t>
      </w:r>
      <w:r w:rsidRPr="00E44FB9">
        <w:t xml:space="preserve"> the </w:t>
      </w:r>
      <w:r w:rsidR="00CE706C">
        <w:t>value creation mechanisms associated with</w:t>
      </w:r>
      <w:r w:rsidRPr="00E44FB9">
        <w:t xml:space="preserve"> FLOSS work structures?</w:t>
      </w:r>
    </w:p>
    <w:p w14:paraId="7626C6D4" w14:textId="48A5952A" w:rsidR="00EC6839" w:rsidRDefault="00654FC8" w:rsidP="003937B0">
      <w:pPr>
        <w:pStyle w:val="Heading2"/>
      </w:pPr>
      <w:bookmarkStart w:id="3" w:name="_Toc11398796"/>
      <w:r w:rsidRPr="00662469">
        <w:t>Structure of The Dissertation</w:t>
      </w:r>
      <w:bookmarkEnd w:id="3"/>
    </w:p>
    <w:p w14:paraId="5CE18F79" w14:textId="30D790CE"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 xml:space="preserve">To collect data for our analysis, we selected FLOSS projects started </w:t>
      </w:r>
      <w:r w:rsidR="007203BD" w:rsidRPr="00F9379A">
        <w:t xml:space="preserve">by both organizations and individuals </w:t>
      </w:r>
      <w:r w:rsidR="00F676FC" w:rsidRPr="00F9379A">
        <w:t>in GitHub</w:t>
      </w:r>
      <w:r w:rsidR="007203BD" w:rsidRPr="00F9379A">
        <w:t>,</w:t>
      </w:r>
      <w:r w:rsidR="00F676FC" w:rsidRPr="00F9379A">
        <w:t xml:space="preserve"> in early 2014.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26710E" w:rsidRPr="00F9379A">
        <w:t xml:space="preserve"> project started by Facebook, and Slick</w:t>
      </w:r>
      <w:r w:rsidR="00324FA6">
        <w:rPr>
          <w:rStyle w:val="FootnoteReference"/>
        </w:rPr>
        <w:footnoteReference w:id="4"/>
      </w:r>
      <w:r w:rsidR="0026710E" w:rsidRPr="00F9379A">
        <w:t>, an individual owned project</w:t>
      </w:r>
      <w:r w:rsidR="00EC5424" w:rsidRPr="00F9379A">
        <w:t>;</w:t>
      </w:r>
      <w:r w:rsidR="007B53F0" w:rsidRPr="00F9379A">
        <w:t xml:space="preserve"> while</w:t>
      </w:r>
      <w:r w:rsidR="00BF76C0" w:rsidRPr="00F9379A">
        <w:t xml:space="preserve"> some </w:t>
      </w:r>
      <w:r w:rsidR="007203BD" w:rsidRPr="00F9379A">
        <w:t>tended to</w:t>
      </w:r>
      <w:r w:rsidR="00324FA6">
        <w:t xml:space="preserve"> loose popularity and</w:t>
      </w:r>
      <w:r w:rsidR="007203BD" w:rsidRPr="00F9379A">
        <w:t xml:space="preserve"> become inactive</w:t>
      </w:r>
      <w:r w:rsidR="00745B19" w:rsidRPr="00F9379A">
        <w:t>.</w:t>
      </w:r>
    </w:p>
    <w:p w14:paraId="48A6B577" w14:textId="233B0040"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w:t>
      </w:r>
      <w:r w:rsidRPr="00F9379A">
        <w:lastRenderedPageBreak/>
        <w:t xml:space="preserve">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67C4EEA7"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CF640B" w:rsidRPr="00F9379A">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sidRPr="00F9379A">
        <w:fldChar w:fldCharType="separate"/>
      </w:r>
      <w:r w:rsidR="00CF640B" w:rsidRPr="00F9379A">
        <w:rPr>
          <w:noProof/>
        </w:rPr>
        <w:t>(Hosmer et al. 2008)</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7EBC98FB"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w:t>
      </w:r>
      <w:r w:rsidRPr="00F9379A">
        <w:lastRenderedPageBreak/>
        <w:t>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p>
    <w:p w14:paraId="3C829E92" w14:textId="77777777" w:rsidR="00F51F55" w:rsidRPr="00F9379A" w:rsidRDefault="00F51F55" w:rsidP="0078285B">
      <w:pPr>
        <w:pStyle w:val="TableHeadings"/>
      </w:pPr>
      <w:bookmarkStart w:id="4" w:name="_Toc11388276"/>
      <w:r w:rsidRPr="00F9379A">
        <w:lastRenderedPageBreak/>
        <w:t xml:space="preserve">Table1. </w:t>
      </w:r>
      <w:fldSimple w:instr=" SEQ Table1. \* ARABIC ">
        <w:r w:rsidRPr="00F9379A">
          <w:t>1</w:t>
        </w:r>
      </w:fldSimple>
      <w:r w:rsidRPr="00F9379A">
        <w:t>: Three essays at a glance: Theoretical foundation and research hypotheses</w:t>
      </w:r>
      <w:bookmarkEnd w:id="4"/>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411C46">
            <w:pPr>
              <w:spacing w:line="276" w:lineRule="auto"/>
              <w:jc w:val="center"/>
              <w:rPr>
                <w:b/>
                <w:bCs/>
              </w:rPr>
            </w:pPr>
            <w:r w:rsidRPr="004828CC">
              <w:rPr>
                <w:b/>
                <w:bCs/>
              </w:rPr>
              <w:t>Essay</w:t>
            </w:r>
          </w:p>
        </w:tc>
        <w:tc>
          <w:tcPr>
            <w:tcW w:w="12190" w:type="dxa"/>
          </w:tcPr>
          <w:p w14:paraId="72B8BC9B" w14:textId="77777777" w:rsidR="00F51F55" w:rsidRPr="004828CC" w:rsidRDefault="00F51F55" w:rsidP="00411C46">
            <w:pPr>
              <w:spacing w:line="276"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411C46">
            <w:pPr>
              <w:spacing w:line="276" w:lineRule="auto"/>
            </w:pPr>
            <w:r w:rsidRPr="009856F9">
              <w:t>1</w:t>
            </w:r>
          </w:p>
        </w:tc>
        <w:tc>
          <w:tcPr>
            <w:tcW w:w="12190" w:type="dxa"/>
          </w:tcPr>
          <w:p w14:paraId="78F040AE" w14:textId="77777777" w:rsidR="00F51F55" w:rsidRPr="00411C46" w:rsidRDefault="00F51F55" w:rsidP="00411C46">
            <w:pPr>
              <w:spacing w:after="0" w:line="276" w:lineRule="auto"/>
              <w:rPr>
                <w:b/>
                <w:bCs/>
              </w:rPr>
            </w:pPr>
            <w:r w:rsidRPr="00411C46">
              <w:rPr>
                <w:b/>
                <w:bCs/>
              </w:rPr>
              <w:t>Theoretical foundation:</w:t>
            </w:r>
          </w:p>
          <w:p w14:paraId="33EE3B23" w14:textId="77777777" w:rsidR="00F51F55" w:rsidRPr="009856F9" w:rsidRDefault="00F51F55" w:rsidP="00411C46">
            <w:pPr>
              <w:numPr>
                <w:ilvl w:val="0"/>
                <w:numId w:val="4"/>
              </w:numPr>
              <w:spacing w:line="276"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411C46">
            <w:pPr>
              <w:numPr>
                <w:ilvl w:val="0"/>
                <w:numId w:val="4"/>
              </w:numPr>
              <w:spacing w:line="276"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411C46">
            <w:pPr>
              <w:numPr>
                <w:ilvl w:val="0"/>
                <w:numId w:val="4"/>
              </w:numPr>
              <w:spacing w:line="276"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411C46">
            <w:pPr>
              <w:spacing w:before="240" w:after="0" w:line="276" w:lineRule="auto"/>
              <w:rPr>
                <w:b/>
                <w:bCs/>
              </w:rPr>
            </w:pPr>
            <w:r w:rsidRPr="00411C46">
              <w:rPr>
                <w:b/>
                <w:bCs/>
              </w:rPr>
              <w:t>Hypotheses:</w:t>
            </w:r>
          </w:p>
          <w:p w14:paraId="1B71CAE3" w14:textId="77777777" w:rsidR="00F51F55" w:rsidRPr="009856F9" w:rsidRDefault="00F51F55" w:rsidP="00411C46">
            <w:pPr>
              <w:numPr>
                <w:ilvl w:val="0"/>
                <w:numId w:val="4"/>
              </w:numPr>
              <w:spacing w:line="276"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411C46">
            <w:pPr>
              <w:numPr>
                <w:ilvl w:val="0"/>
                <w:numId w:val="4"/>
              </w:numPr>
              <w:spacing w:line="276"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411C46">
            <w:pPr>
              <w:widowControl w:val="0"/>
              <w:numPr>
                <w:ilvl w:val="0"/>
                <w:numId w:val="4"/>
              </w:numPr>
              <w:autoSpaceDE w:val="0"/>
              <w:autoSpaceDN w:val="0"/>
              <w:adjustRightInd w:val="0"/>
              <w:spacing w:line="276"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411C46">
            <w:pPr>
              <w:spacing w:line="276" w:lineRule="auto"/>
            </w:pPr>
            <w:r w:rsidRPr="009856F9">
              <w:t>2</w:t>
            </w:r>
          </w:p>
        </w:tc>
        <w:tc>
          <w:tcPr>
            <w:tcW w:w="12190" w:type="dxa"/>
          </w:tcPr>
          <w:p w14:paraId="5CCCEEFA" w14:textId="77777777" w:rsidR="00F51F55" w:rsidRPr="00411C46" w:rsidRDefault="00F51F55" w:rsidP="00411C46">
            <w:pPr>
              <w:spacing w:after="0" w:line="276" w:lineRule="auto"/>
              <w:rPr>
                <w:b/>
                <w:bCs/>
              </w:rPr>
            </w:pPr>
            <w:r w:rsidRPr="00411C46">
              <w:rPr>
                <w:b/>
                <w:bCs/>
              </w:rPr>
              <w:t>Theoretical foundation:</w:t>
            </w:r>
          </w:p>
          <w:p w14:paraId="3CF8E648" w14:textId="77777777" w:rsidR="00F51F55" w:rsidRPr="009856F9" w:rsidRDefault="00F51F55" w:rsidP="00411C46">
            <w:pPr>
              <w:numPr>
                <w:ilvl w:val="0"/>
                <w:numId w:val="11"/>
              </w:numPr>
              <w:spacing w:line="276"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411C46">
            <w:pPr>
              <w:numPr>
                <w:ilvl w:val="0"/>
                <w:numId w:val="11"/>
              </w:numPr>
              <w:spacing w:line="276"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411C46">
            <w:pPr>
              <w:spacing w:before="240" w:after="0" w:line="276" w:lineRule="auto"/>
              <w:rPr>
                <w:b/>
                <w:bCs/>
              </w:rPr>
            </w:pPr>
            <w:r w:rsidRPr="00411C46">
              <w:rPr>
                <w:b/>
                <w:bCs/>
              </w:rPr>
              <w:t>Hypotheses:</w:t>
            </w:r>
          </w:p>
          <w:p w14:paraId="7B545A77" w14:textId="77777777" w:rsidR="00F51F55" w:rsidRPr="009856F9" w:rsidRDefault="00F51F55" w:rsidP="00411C46">
            <w:pPr>
              <w:numPr>
                <w:ilvl w:val="0"/>
                <w:numId w:val="11"/>
              </w:numPr>
              <w:spacing w:line="276" w:lineRule="auto"/>
            </w:pPr>
            <w:r w:rsidRPr="009856F9">
              <w:t>Hypothesis 1: A greater proportion of core contributors in a project will lead to a lower chance of survival of the project</w:t>
            </w:r>
          </w:p>
          <w:p w14:paraId="6E1F8362" w14:textId="77777777" w:rsidR="00F51F55" w:rsidRPr="009856F9" w:rsidRDefault="00F51F55" w:rsidP="00411C46">
            <w:pPr>
              <w:numPr>
                <w:ilvl w:val="0"/>
                <w:numId w:val="11"/>
              </w:numPr>
              <w:spacing w:line="276"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411C46">
            <w:pPr>
              <w:numPr>
                <w:ilvl w:val="0"/>
                <w:numId w:val="11"/>
              </w:numPr>
              <w:spacing w:line="276"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411C46">
            <w:pPr>
              <w:spacing w:line="276" w:lineRule="auto"/>
            </w:pPr>
            <w:r w:rsidRPr="009856F9">
              <w:t>3</w:t>
            </w:r>
          </w:p>
        </w:tc>
        <w:tc>
          <w:tcPr>
            <w:tcW w:w="12190" w:type="dxa"/>
          </w:tcPr>
          <w:p w14:paraId="5094D57C" w14:textId="77777777" w:rsidR="00F51F55" w:rsidRPr="00411C46" w:rsidRDefault="00F51F55" w:rsidP="00411C46">
            <w:pPr>
              <w:spacing w:after="0" w:line="276" w:lineRule="auto"/>
              <w:rPr>
                <w:b/>
                <w:bCs/>
              </w:rPr>
            </w:pPr>
            <w:r w:rsidRPr="00411C46">
              <w:rPr>
                <w:b/>
                <w:bCs/>
              </w:rPr>
              <w:t>Theoretical foundation:</w:t>
            </w:r>
          </w:p>
          <w:p w14:paraId="78CEE563" w14:textId="77777777" w:rsidR="00F51F55" w:rsidRPr="009856F9" w:rsidRDefault="00F51F55" w:rsidP="00411C46">
            <w:pPr>
              <w:numPr>
                <w:ilvl w:val="0"/>
                <w:numId w:val="5"/>
              </w:numPr>
              <w:spacing w:line="276"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411C46">
            <w:pPr>
              <w:numPr>
                <w:ilvl w:val="0"/>
                <w:numId w:val="5"/>
              </w:numPr>
              <w:spacing w:line="276" w:lineRule="auto"/>
            </w:pPr>
            <w:r w:rsidRPr="009856F9">
              <w:lastRenderedPageBreak/>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411C46">
            <w:pPr>
              <w:numPr>
                <w:ilvl w:val="0"/>
                <w:numId w:val="5"/>
              </w:numPr>
              <w:spacing w:line="276"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411C46">
            <w:pPr>
              <w:spacing w:before="240" w:after="0" w:line="276" w:lineRule="auto"/>
              <w:rPr>
                <w:b/>
                <w:bCs/>
              </w:rPr>
            </w:pPr>
            <w:r w:rsidRPr="00411C46">
              <w:rPr>
                <w:b/>
                <w:bCs/>
              </w:rPr>
              <w:t xml:space="preserve">Hypotheses: First Ideological shift - license choice </w:t>
            </w:r>
          </w:p>
          <w:p w14:paraId="094838D1" w14:textId="77777777" w:rsidR="00F51F55" w:rsidRPr="009856F9" w:rsidRDefault="00F51F55" w:rsidP="00411C46">
            <w:pPr>
              <w:numPr>
                <w:ilvl w:val="0"/>
                <w:numId w:val="13"/>
              </w:numPr>
              <w:spacing w:line="276"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411C46">
            <w:pPr>
              <w:numPr>
                <w:ilvl w:val="0"/>
                <w:numId w:val="13"/>
              </w:numPr>
              <w:spacing w:line="276"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411C46">
            <w:pPr>
              <w:spacing w:before="240" w:after="0" w:line="276" w:lineRule="auto"/>
              <w:rPr>
                <w:b/>
                <w:bCs/>
              </w:rPr>
            </w:pPr>
            <w:r w:rsidRPr="00411C46">
              <w:rPr>
                <w:b/>
                <w:bCs/>
              </w:rPr>
              <w:t xml:space="preserve">Hypotheses: Second Ideological shift - organizational ownership </w:t>
            </w:r>
          </w:p>
          <w:p w14:paraId="3ECDD1C1" w14:textId="77777777" w:rsidR="00F51F55" w:rsidRPr="009856F9" w:rsidRDefault="00F51F55" w:rsidP="00411C46">
            <w:pPr>
              <w:numPr>
                <w:ilvl w:val="0"/>
                <w:numId w:val="14"/>
              </w:numPr>
              <w:spacing w:line="276"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411C46">
            <w:pPr>
              <w:numPr>
                <w:ilvl w:val="0"/>
                <w:numId w:val="7"/>
              </w:numPr>
              <w:spacing w:line="276"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5" w:name="_Toc11388277"/>
      <w:r w:rsidRPr="00F9379A">
        <w:t>Table</w:t>
      </w:r>
      <w:r w:rsidR="005E0367">
        <w:t xml:space="preserve"> </w:t>
      </w:r>
      <w:r w:rsidRPr="00F9379A">
        <w:t xml:space="preserve">1. </w:t>
      </w:r>
      <w:fldSimple w:instr=" SEQ Table1. \* ARABIC ">
        <w:r w:rsidRPr="00F9379A">
          <w:t>2</w:t>
        </w:r>
      </w:fldSimple>
      <w:r w:rsidRPr="00F9379A">
        <w:t>: Three essays at a glance: Research questions, methods</w:t>
      </w:r>
      <w:r w:rsidR="009F6D2F" w:rsidRPr="00F9379A">
        <w:t>, and</w:t>
      </w:r>
      <w:r w:rsidRPr="00F9379A">
        <w:t xml:space="preserve"> main finding</w:t>
      </w:r>
      <w:r w:rsidR="009F6D2F" w:rsidRPr="00F9379A">
        <w:t>s</w:t>
      </w:r>
      <w:bookmarkEnd w:id="5"/>
    </w:p>
    <w:tbl>
      <w:tblPr>
        <w:tblStyle w:val="TableGrid"/>
        <w:tblW w:w="12895" w:type="dxa"/>
        <w:tblLook w:val="04A0" w:firstRow="1" w:lastRow="0" w:firstColumn="1" w:lastColumn="0" w:noHBand="0" w:noVBand="1"/>
      </w:tblPr>
      <w:tblGrid>
        <w:gridCol w:w="7225"/>
        <w:gridCol w:w="5670"/>
      </w:tblGrid>
      <w:tr w:rsidR="00F51F55" w:rsidRPr="004E2AF6" w14:paraId="4BB3690B" w14:textId="77777777" w:rsidTr="0001235C">
        <w:tc>
          <w:tcPr>
            <w:tcW w:w="7225" w:type="dxa"/>
          </w:tcPr>
          <w:p w14:paraId="1855F610" w14:textId="77777777" w:rsidR="00F51F55" w:rsidRPr="004E2AF6" w:rsidRDefault="00F51F55" w:rsidP="004E2AF6">
            <w:pPr>
              <w:spacing w:line="276" w:lineRule="auto"/>
              <w:jc w:val="center"/>
              <w:rPr>
                <w:b/>
                <w:bCs/>
              </w:rPr>
            </w:pPr>
            <w:r w:rsidRPr="004E2AF6">
              <w:rPr>
                <w:b/>
                <w:bCs/>
              </w:rPr>
              <w:t>Essay (Research Questions, Method)</w:t>
            </w:r>
          </w:p>
        </w:tc>
        <w:tc>
          <w:tcPr>
            <w:tcW w:w="5670" w:type="dxa"/>
          </w:tcPr>
          <w:p w14:paraId="34CD86A6" w14:textId="77777777" w:rsidR="00F51F55" w:rsidRPr="004E2AF6" w:rsidRDefault="00F51F55" w:rsidP="004E2AF6">
            <w:pPr>
              <w:spacing w:line="276" w:lineRule="auto"/>
              <w:jc w:val="center"/>
              <w:rPr>
                <w:b/>
                <w:bCs/>
              </w:rPr>
            </w:pPr>
            <w:r w:rsidRPr="004E2AF6">
              <w:rPr>
                <w:b/>
                <w:bCs/>
              </w:rPr>
              <w:t>Essay (Main Findings)</w:t>
            </w:r>
          </w:p>
        </w:tc>
      </w:tr>
      <w:tr w:rsidR="00F51F55" w:rsidRPr="004E2AF6" w14:paraId="651E0F2E" w14:textId="77777777" w:rsidTr="0001235C">
        <w:tc>
          <w:tcPr>
            <w:tcW w:w="7225" w:type="dxa"/>
          </w:tcPr>
          <w:p w14:paraId="3CD1A390" w14:textId="77777777" w:rsidR="00F51F55" w:rsidRPr="004E2AF6" w:rsidRDefault="00F51F55" w:rsidP="004E2AF6">
            <w:pPr>
              <w:spacing w:after="0" w:line="276" w:lineRule="auto"/>
              <w:rPr>
                <w:b/>
                <w:bCs/>
              </w:rPr>
            </w:pPr>
            <w:r w:rsidRPr="004E2AF6">
              <w:rPr>
                <w:b/>
                <w:bCs/>
              </w:rPr>
              <w:t>Essay 1: Work structures of FLOSS projects</w:t>
            </w:r>
          </w:p>
          <w:p w14:paraId="517C999D" w14:textId="77777777" w:rsidR="00F51F55" w:rsidRPr="004E2AF6" w:rsidRDefault="00F51F55" w:rsidP="004E2AF6">
            <w:pPr>
              <w:spacing w:before="240" w:after="0" w:line="276" w:lineRule="auto"/>
              <w:rPr>
                <w:b/>
                <w:bCs/>
              </w:rPr>
            </w:pPr>
            <w:r w:rsidRPr="004E2AF6">
              <w:rPr>
                <w:b/>
                <w:bCs/>
              </w:rPr>
              <w:t>Research questions:</w:t>
            </w:r>
          </w:p>
          <w:p w14:paraId="341DEEC2" w14:textId="77777777" w:rsidR="00F51F55" w:rsidRPr="004E2AF6" w:rsidRDefault="00F51F55" w:rsidP="004E2AF6">
            <w:pPr>
              <w:numPr>
                <w:ilvl w:val="0"/>
                <w:numId w:val="4"/>
              </w:numPr>
              <w:spacing w:line="276"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4E2AF6">
            <w:pPr>
              <w:numPr>
                <w:ilvl w:val="0"/>
                <w:numId w:val="4"/>
              </w:numPr>
              <w:spacing w:line="276"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45DFAE23" w14:textId="77777777" w:rsidR="00F51F55" w:rsidRPr="004E2AF6" w:rsidRDefault="00F51F55" w:rsidP="004E2AF6">
            <w:pPr>
              <w:spacing w:before="240" w:after="0" w:line="276" w:lineRule="auto"/>
              <w:rPr>
                <w:b/>
                <w:bCs/>
              </w:rPr>
            </w:pPr>
            <w:r w:rsidRPr="004E2AF6">
              <w:rPr>
                <w:b/>
                <w:bCs/>
              </w:rPr>
              <w:t xml:space="preserve">Empirical model: </w:t>
            </w:r>
            <w:r w:rsidRPr="004E2AF6">
              <w:t>OLS, Negative binomial regression</w:t>
            </w:r>
          </w:p>
          <w:p w14:paraId="312845DD" w14:textId="77777777" w:rsidR="00F51F55" w:rsidRPr="004E2AF6" w:rsidRDefault="00F51F55" w:rsidP="004E2AF6">
            <w:pPr>
              <w:spacing w:before="240" w:line="276" w:lineRule="auto"/>
            </w:pPr>
            <w:r w:rsidRPr="004E2AF6">
              <w:rPr>
                <w:b/>
                <w:bCs/>
              </w:rPr>
              <w:lastRenderedPageBreak/>
              <w:t xml:space="preserve">Unit of analysis: </w:t>
            </w:r>
            <w:r w:rsidRPr="004E2AF6">
              <w:t>Project level of analysis</w:t>
            </w:r>
          </w:p>
          <w:p w14:paraId="710CFE42" w14:textId="77777777" w:rsidR="00F51F55" w:rsidRPr="004E2AF6" w:rsidRDefault="00F51F55" w:rsidP="004E2AF6">
            <w:pPr>
              <w:spacing w:before="240" w:after="0" w:line="276" w:lineRule="auto"/>
              <w:rPr>
                <w:b/>
                <w:bCs/>
              </w:rPr>
            </w:pPr>
            <w:r w:rsidRPr="004E2AF6">
              <w:rPr>
                <w:b/>
                <w:bCs/>
              </w:rPr>
              <w:t xml:space="preserve">Dependent variable: </w:t>
            </w:r>
          </w:p>
          <w:p w14:paraId="1A83150D" w14:textId="77777777" w:rsidR="00F51F55" w:rsidRPr="004E2AF6" w:rsidRDefault="00F51F55" w:rsidP="004E2AF6">
            <w:pPr>
              <w:numPr>
                <w:ilvl w:val="0"/>
                <w:numId w:val="8"/>
              </w:numPr>
              <w:spacing w:line="276" w:lineRule="auto"/>
              <w:rPr>
                <w:b/>
                <w:bCs/>
              </w:rPr>
            </w:pPr>
            <w:r w:rsidRPr="004E2AF6">
              <w:t>Project popularity measured as the number of stars that a project has received</w:t>
            </w:r>
          </w:p>
          <w:p w14:paraId="31CB5CEE" w14:textId="77777777" w:rsidR="00F51F55" w:rsidRPr="004E2AF6" w:rsidRDefault="00F51F55" w:rsidP="004E2AF6">
            <w:pPr>
              <w:spacing w:before="240" w:after="0" w:line="276" w:lineRule="auto"/>
              <w:rPr>
                <w:b/>
                <w:bCs/>
              </w:rPr>
            </w:pPr>
            <w:r w:rsidRPr="004E2AF6">
              <w:rPr>
                <w:b/>
                <w:bCs/>
              </w:rPr>
              <w:t>Independent variable:</w:t>
            </w:r>
          </w:p>
          <w:p w14:paraId="61B8DBB1" w14:textId="6FCBA9B8" w:rsidR="00F51F55" w:rsidRPr="004E2AF6" w:rsidRDefault="00F51F55" w:rsidP="004E2AF6">
            <w:pPr>
              <w:numPr>
                <w:ilvl w:val="0"/>
                <w:numId w:val="7"/>
              </w:numPr>
              <w:spacing w:line="276"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contributiosn</w:t>
            </w:r>
            <w:r w:rsidRPr="004E2AF6">
              <w:t xml:space="preserve"> in the project</w:t>
            </w:r>
          </w:p>
          <w:p w14:paraId="0BD10F36" w14:textId="77777777" w:rsidR="00F51F55" w:rsidRPr="004E2AF6" w:rsidRDefault="00F51F55" w:rsidP="004E2AF6">
            <w:pPr>
              <w:numPr>
                <w:ilvl w:val="0"/>
                <w:numId w:val="7"/>
              </w:numPr>
              <w:spacing w:line="276" w:lineRule="auto"/>
              <w:rPr>
                <w:b/>
                <w:bCs/>
              </w:rPr>
            </w:pPr>
            <w:r w:rsidRPr="004E2AF6">
              <w:t>Ownership type of the project</w:t>
            </w:r>
          </w:p>
        </w:tc>
        <w:tc>
          <w:tcPr>
            <w:tcW w:w="5670" w:type="dxa"/>
          </w:tcPr>
          <w:p w14:paraId="6E415265" w14:textId="77777777" w:rsidR="00F51F55" w:rsidRPr="004E2AF6" w:rsidRDefault="00F51F55" w:rsidP="004E2AF6">
            <w:pPr>
              <w:spacing w:line="276" w:lineRule="auto"/>
              <w:rPr>
                <w:b/>
                <w:bCs/>
              </w:rPr>
            </w:pPr>
            <w:r w:rsidRPr="004E2AF6">
              <w:rPr>
                <w:b/>
                <w:bCs/>
              </w:rPr>
              <w:lastRenderedPageBreak/>
              <w:t>Main findings:</w:t>
            </w:r>
          </w:p>
          <w:p w14:paraId="5B02ED58" w14:textId="77777777" w:rsidR="00F51F55" w:rsidRPr="004E2AF6" w:rsidRDefault="00F51F55" w:rsidP="004E2AF6">
            <w:pPr>
              <w:numPr>
                <w:ilvl w:val="0"/>
                <w:numId w:val="4"/>
              </w:numPr>
              <w:spacing w:line="276" w:lineRule="auto"/>
              <w:rPr>
                <w:b/>
                <w:bCs/>
              </w:rPr>
            </w:pPr>
            <w:r w:rsidRPr="004E2AF6">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1A581E2A" w14:textId="77777777" w:rsidR="00F51F55" w:rsidRPr="004E2AF6" w:rsidRDefault="00F51F55" w:rsidP="004E2AF6">
            <w:pPr>
              <w:numPr>
                <w:ilvl w:val="0"/>
                <w:numId w:val="4"/>
              </w:numPr>
              <w:spacing w:line="276" w:lineRule="auto"/>
              <w:rPr>
                <w:b/>
                <w:bCs/>
              </w:rPr>
            </w:pPr>
            <w:r w:rsidRPr="004E2AF6">
              <w:t xml:space="preserve">For individual-owned projects, as the degree of superposition increases from 0 to its turning point, the </w:t>
            </w:r>
            <w:r w:rsidRPr="004E2AF6">
              <w:lastRenderedPageBreak/>
              <w:t>popularity, is found to increase by more than five times on average, from 11.53 to 71.79 stars, holding everything else constant, while for organization-owned projects it is found to increase from 28.26 to 38.08 stars</w:t>
            </w:r>
          </w:p>
          <w:p w14:paraId="4189F8E4" w14:textId="77777777" w:rsidR="00F51F55" w:rsidRPr="004E2AF6" w:rsidRDefault="00F51F55" w:rsidP="004E2AF6">
            <w:pPr>
              <w:widowControl w:val="0"/>
              <w:numPr>
                <w:ilvl w:val="0"/>
                <w:numId w:val="4"/>
              </w:numPr>
              <w:autoSpaceDE w:val="0"/>
              <w:autoSpaceDN w:val="0"/>
              <w:adjustRightInd w:val="0"/>
              <w:spacing w:line="276" w:lineRule="auto"/>
              <w:rPr>
                <w:rFonts w:eastAsia="MS Mincho"/>
                <w:i/>
              </w:rPr>
            </w:pPr>
            <w:r w:rsidRPr="004E2AF6">
              <w:t>For individual-owned projects, the popularity of the project is found to decrease on an average from 71.79 to 37.12 stars as the degree of superposition increases from its turning point to its highest value of 1, keeping everything else constant, while this number decreases from 38.08 to 20.78 stars for organization-owned projects</w:t>
            </w:r>
          </w:p>
        </w:tc>
      </w:tr>
      <w:tr w:rsidR="00F9379A" w:rsidRPr="004E2AF6" w14:paraId="73C0F9EE" w14:textId="77777777" w:rsidTr="0001235C">
        <w:tc>
          <w:tcPr>
            <w:tcW w:w="7225" w:type="dxa"/>
          </w:tcPr>
          <w:p w14:paraId="13290964" w14:textId="77777777" w:rsidR="00F9379A" w:rsidRPr="004E2AF6" w:rsidRDefault="00F9379A" w:rsidP="004E2AF6">
            <w:pPr>
              <w:spacing w:line="276" w:lineRule="auto"/>
              <w:rPr>
                <w:b/>
                <w:bCs/>
              </w:rPr>
            </w:pPr>
            <w:r w:rsidRPr="004E2AF6">
              <w:rPr>
                <w:b/>
                <w:bCs/>
              </w:rPr>
              <w:lastRenderedPageBreak/>
              <w:t>Essay 2: Team Composition and Governance of Open Source Projects</w:t>
            </w:r>
          </w:p>
          <w:p w14:paraId="285A07C3" w14:textId="77777777" w:rsidR="00F9379A" w:rsidRPr="004E2AF6" w:rsidRDefault="00F9379A" w:rsidP="004E2AF6">
            <w:pPr>
              <w:spacing w:before="240" w:after="0" w:line="276" w:lineRule="auto"/>
              <w:rPr>
                <w:b/>
                <w:bCs/>
              </w:rPr>
            </w:pPr>
            <w:r w:rsidRPr="004E2AF6">
              <w:rPr>
                <w:b/>
                <w:bCs/>
              </w:rPr>
              <w:t>Research questions:</w:t>
            </w:r>
          </w:p>
          <w:p w14:paraId="20E893CA" w14:textId="77777777" w:rsidR="00F9379A" w:rsidRPr="004E2AF6" w:rsidRDefault="00F9379A" w:rsidP="004E2AF6">
            <w:pPr>
              <w:numPr>
                <w:ilvl w:val="0"/>
                <w:numId w:val="10"/>
              </w:numPr>
              <w:spacing w:line="276" w:lineRule="auto"/>
            </w:pPr>
            <w:r w:rsidRPr="004E2AF6">
              <w:t xml:space="preserve">What role does contributor access restrictions have in influencing the survival of FLOSS projects? </w:t>
            </w:r>
          </w:p>
          <w:p w14:paraId="157A7EF5" w14:textId="77777777" w:rsidR="00F9379A" w:rsidRPr="004E2AF6" w:rsidRDefault="00F9379A" w:rsidP="004E2AF6">
            <w:pPr>
              <w:numPr>
                <w:ilvl w:val="0"/>
                <w:numId w:val="10"/>
              </w:numPr>
              <w:spacing w:line="276" w:lineRule="auto"/>
              <w:rPr>
                <w:b/>
                <w:bCs/>
              </w:rPr>
            </w:pPr>
            <w:r w:rsidRPr="004E2AF6">
              <w:t>How does organizational ownership moderate this relationship?</w:t>
            </w:r>
          </w:p>
          <w:p w14:paraId="176536ED" w14:textId="77777777" w:rsidR="00F9379A" w:rsidRPr="004E2AF6" w:rsidRDefault="00F9379A" w:rsidP="004E2AF6">
            <w:pPr>
              <w:spacing w:before="240" w:after="0" w:line="276" w:lineRule="auto"/>
              <w:rPr>
                <w:b/>
                <w:bCs/>
              </w:rPr>
            </w:pPr>
            <w:r w:rsidRPr="004E2AF6">
              <w:rPr>
                <w:b/>
                <w:bCs/>
              </w:rPr>
              <w:t>Empirical model:</w:t>
            </w:r>
          </w:p>
          <w:p w14:paraId="20F8E53C" w14:textId="77777777" w:rsidR="00F9379A" w:rsidRPr="004E2AF6" w:rsidRDefault="00F9379A" w:rsidP="004E2AF6">
            <w:pPr>
              <w:numPr>
                <w:ilvl w:val="0"/>
                <w:numId w:val="11"/>
              </w:numPr>
              <w:spacing w:line="276" w:lineRule="auto"/>
            </w:pPr>
            <w:r w:rsidRPr="004E2AF6">
              <w:t>Cox-proportional hazard model</w:t>
            </w:r>
          </w:p>
          <w:p w14:paraId="077EFF0D" w14:textId="77777777" w:rsidR="00F9379A" w:rsidRPr="004E2AF6" w:rsidRDefault="00F9379A" w:rsidP="004E2AF6">
            <w:pPr>
              <w:numPr>
                <w:ilvl w:val="0"/>
                <w:numId w:val="11"/>
              </w:numPr>
              <w:spacing w:line="276" w:lineRule="auto"/>
            </w:pPr>
            <w:r w:rsidRPr="004E2AF6">
              <w:t>Hierarchical linear model</w:t>
            </w:r>
          </w:p>
          <w:p w14:paraId="2E0B3771" w14:textId="77777777" w:rsidR="00F9379A" w:rsidRPr="004E2AF6" w:rsidRDefault="00F9379A" w:rsidP="004E2AF6">
            <w:pPr>
              <w:spacing w:before="240" w:after="0" w:line="276" w:lineRule="auto"/>
              <w:rPr>
                <w:b/>
                <w:bCs/>
              </w:rPr>
            </w:pPr>
            <w:r w:rsidRPr="004E2AF6">
              <w:rPr>
                <w:b/>
                <w:bCs/>
              </w:rPr>
              <w:t>Unit of analysis:</w:t>
            </w:r>
          </w:p>
          <w:p w14:paraId="7F5AB9D9" w14:textId="77777777" w:rsidR="00F9379A" w:rsidRPr="004E2AF6" w:rsidRDefault="00F9379A" w:rsidP="004E2AF6">
            <w:pPr>
              <w:numPr>
                <w:ilvl w:val="0"/>
                <w:numId w:val="11"/>
              </w:numPr>
              <w:spacing w:line="276" w:lineRule="auto"/>
            </w:pPr>
            <w:r w:rsidRPr="004E2AF6">
              <w:t>Project level of analysis – Hypotheses 1 and 2</w:t>
            </w:r>
          </w:p>
          <w:p w14:paraId="5698A4D4" w14:textId="77777777" w:rsidR="00F9379A" w:rsidRPr="004E2AF6" w:rsidRDefault="00F9379A" w:rsidP="004E2AF6">
            <w:pPr>
              <w:numPr>
                <w:ilvl w:val="0"/>
                <w:numId w:val="11"/>
              </w:numPr>
              <w:spacing w:line="276" w:lineRule="auto"/>
            </w:pPr>
            <w:r w:rsidRPr="004E2AF6">
              <w:t>Contributor level of analysis – Hypothesis 3</w:t>
            </w:r>
          </w:p>
          <w:p w14:paraId="38F8418B" w14:textId="77777777" w:rsidR="00F9379A" w:rsidRPr="004E2AF6" w:rsidRDefault="00F9379A" w:rsidP="004E2AF6">
            <w:pPr>
              <w:spacing w:before="240" w:after="0" w:line="276" w:lineRule="auto"/>
              <w:rPr>
                <w:b/>
                <w:bCs/>
              </w:rPr>
            </w:pPr>
            <w:r w:rsidRPr="004E2AF6">
              <w:rPr>
                <w:b/>
                <w:bCs/>
              </w:rPr>
              <w:t xml:space="preserve">Dependent variables: </w:t>
            </w:r>
          </w:p>
          <w:p w14:paraId="26F733E2" w14:textId="77777777" w:rsidR="00F9379A" w:rsidRPr="004E2AF6" w:rsidRDefault="00F9379A" w:rsidP="004E2AF6">
            <w:pPr>
              <w:numPr>
                <w:ilvl w:val="0"/>
                <w:numId w:val="7"/>
              </w:numPr>
              <w:spacing w:line="276"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4E2AF6">
            <w:pPr>
              <w:numPr>
                <w:ilvl w:val="0"/>
                <w:numId w:val="7"/>
              </w:numPr>
              <w:spacing w:line="276" w:lineRule="auto"/>
            </w:pPr>
            <w:r w:rsidRPr="004E2AF6">
              <w:t>Average code contributions per contributor</w:t>
            </w:r>
          </w:p>
          <w:p w14:paraId="0FAFB99F" w14:textId="77777777" w:rsidR="00F9379A" w:rsidRPr="004E2AF6" w:rsidRDefault="00F9379A" w:rsidP="004E2AF6">
            <w:pPr>
              <w:spacing w:before="240" w:after="0" w:line="276" w:lineRule="auto"/>
              <w:rPr>
                <w:b/>
                <w:bCs/>
              </w:rPr>
            </w:pPr>
            <w:r w:rsidRPr="004E2AF6">
              <w:rPr>
                <w:b/>
                <w:bCs/>
              </w:rPr>
              <w:lastRenderedPageBreak/>
              <w:t xml:space="preserve">Independent variables: </w:t>
            </w:r>
          </w:p>
          <w:p w14:paraId="6370D4D0" w14:textId="6B58A68B" w:rsidR="00F9379A" w:rsidRPr="004E2AF6" w:rsidRDefault="00F9379A" w:rsidP="004E2AF6">
            <w:pPr>
              <w:numPr>
                <w:ilvl w:val="0"/>
                <w:numId w:val="7"/>
              </w:numPr>
              <w:spacing w:line="276" w:lineRule="auto"/>
            </w:pPr>
            <w:r w:rsidRPr="004E2AF6">
              <w:t>Proportion of contributors with write access</w:t>
            </w:r>
            <w:r w:rsidR="00C74963">
              <w:t xml:space="preserve"> (core contributors)</w:t>
            </w:r>
          </w:p>
          <w:p w14:paraId="7AA11769" w14:textId="77777777" w:rsidR="00F9379A" w:rsidRPr="004E2AF6" w:rsidRDefault="00F9379A" w:rsidP="004E2AF6">
            <w:pPr>
              <w:numPr>
                <w:ilvl w:val="0"/>
                <w:numId w:val="7"/>
              </w:numPr>
              <w:spacing w:line="276" w:lineRule="auto"/>
            </w:pPr>
            <w:r w:rsidRPr="004E2AF6">
              <w:t>Contributor type (core or peripheral contributor)</w:t>
            </w:r>
          </w:p>
          <w:p w14:paraId="69F9568C" w14:textId="110C0DE9" w:rsidR="00F9379A" w:rsidRPr="004E2AF6" w:rsidRDefault="00F9379A" w:rsidP="004E2AF6">
            <w:pPr>
              <w:numPr>
                <w:ilvl w:val="0"/>
                <w:numId w:val="7"/>
              </w:numPr>
              <w:spacing w:line="276" w:lineRule="auto"/>
              <w:rPr>
                <w:b/>
                <w:bCs/>
              </w:rPr>
            </w:pPr>
            <w:r w:rsidRPr="004E2AF6">
              <w:t>Ownership type of the project</w:t>
            </w:r>
          </w:p>
        </w:tc>
        <w:tc>
          <w:tcPr>
            <w:tcW w:w="5670" w:type="dxa"/>
          </w:tcPr>
          <w:p w14:paraId="167E5360" w14:textId="77777777" w:rsidR="00F9379A" w:rsidRPr="004E2AF6" w:rsidRDefault="00F9379A" w:rsidP="004E2AF6">
            <w:pPr>
              <w:spacing w:line="276" w:lineRule="auto"/>
              <w:rPr>
                <w:b/>
                <w:bCs/>
              </w:rPr>
            </w:pPr>
            <w:r w:rsidRPr="004E2AF6">
              <w:rPr>
                <w:b/>
                <w:bCs/>
              </w:rPr>
              <w:lastRenderedPageBreak/>
              <w:t>Main findings:</w:t>
            </w:r>
          </w:p>
          <w:p w14:paraId="07515867" w14:textId="2E4710D3" w:rsidR="00F9379A" w:rsidRPr="004E2AF6" w:rsidRDefault="00F9379A" w:rsidP="004E2AF6">
            <w:pPr>
              <w:numPr>
                <w:ilvl w:val="0"/>
                <w:numId w:val="12"/>
              </w:numPr>
              <w:spacing w:line="276" w:lineRule="auto"/>
            </w:pPr>
            <w:r w:rsidRPr="004E2AF6">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6B928AE" w14:textId="5AEA946C" w:rsidR="00F9379A" w:rsidRPr="004E2AF6" w:rsidRDefault="00F9379A" w:rsidP="004E2AF6">
            <w:pPr>
              <w:numPr>
                <w:ilvl w:val="0"/>
                <w:numId w:val="12"/>
              </w:numPr>
              <w:spacing w:line="276" w:lineRule="auto"/>
            </w:pPr>
            <w:r w:rsidRPr="004E2AF6">
              <w:t>For individual owned projects, as the proportion of core contributors increases from 0 to 1, the hazard rates increases by 0.96, which translates to a 21% increased chance of survival</w:t>
            </w:r>
          </w:p>
          <w:p w14:paraId="1D7A3146" w14:textId="185A7D12" w:rsidR="00F9379A" w:rsidRPr="004E2AF6" w:rsidRDefault="00F9379A" w:rsidP="004E2AF6">
            <w:pPr>
              <w:numPr>
                <w:ilvl w:val="0"/>
                <w:numId w:val="12"/>
              </w:numPr>
              <w:spacing w:line="276" w:lineRule="auto"/>
              <w:rPr>
                <w:b/>
                <w:bCs/>
              </w:rPr>
            </w:pPr>
            <w:r w:rsidRPr="004E2AF6">
              <w:t>For organization owned projects, as the proportion of core contributors increases from 0 to 1, the hazard ratio decreases by 0.34 which translates to a 10% decreased chance of survival.</w:t>
            </w:r>
          </w:p>
        </w:tc>
      </w:tr>
      <w:tr w:rsidR="00F9379A" w:rsidRPr="004E2AF6" w14:paraId="434DDAF3" w14:textId="77777777" w:rsidTr="0001235C">
        <w:tc>
          <w:tcPr>
            <w:tcW w:w="7225" w:type="dxa"/>
          </w:tcPr>
          <w:p w14:paraId="53B06547" w14:textId="14F2EBC3" w:rsidR="00F9379A" w:rsidRPr="004E2AF6" w:rsidRDefault="00F9379A" w:rsidP="004E2AF6">
            <w:pPr>
              <w:spacing w:line="276" w:lineRule="auto"/>
              <w:rPr>
                <w:b/>
                <w:bCs/>
              </w:rPr>
            </w:pPr>
            <w:r w:rsidRPr="004E2AF6">
              <w:rPr>
                <w:b/>
                <w:bCs/>
              </w:rPr>
              <w:t xml:space="preserve">Essay 3: </w:t>
            </w:r>
            <w:r w:rsidR="00C74963">
              <w:rPr>
                <w:b/>
                <w:bCs/>
              </w:rPr>
              <w:t>Community ideologies</w:t>
            </w:r>
          </w:p>
          <w:p w14:paraId="312A3BAC" w14:textId="77777777" w:rsidR="00F9379A" w:rsidRPr="004E2AF6" w:rsidRDefault="00F9379A" w:rsidP="004E2AF6">
            <w:pPr>
              <w:spacing w:after="0" w:line="276" w:lineRule="auto"/>
              <w:rPr>
                <w:b/>
                <w:bCs/>
              </w:rPr>
            </w:pPr>
            <w:r w:rsidRPr="004E2AF6">
              <w:rPr>
                <w:b/>
                <w:bCs/>
              </w:rPr>
              <w:t>Research question:</w:t>
            </w:r>
          </w:p>
          <w:p w14:paraId="3C3FF805" w14:textId="77777777" w:rsidR="00F9379A" w:rsidRPr="004E2AF6" w:rsidRDefault="00F9379A" w:rsidP="00116B1E">
            <w:pPr>
              <w:numPr>
                <w:ilvl w:val="0"/>
                <w:numId w:val="7"/>
              </w:numPr>
              <w:spacing w:line="276" w:lineRule="auto"/>
            </w:pPr>
            <w:r w:rsidRPr="004E2AF6">
              <w:t>How have the ideological shifts invoked by (a) the emergence of permissive licenses, and (b) the shift towards organizational ownership, transformed the influence of FLOSS work structures on project outcomes?</w:t>
            </w:r>
          </w:p>
          <w:p w14:paraId="7D1ABD0B" w14:textId="77777777" w:rsidR="00F9379A" w:rsidRPr="004E2AF6" w:rsidRDefault="00F9379A" w:rsidP="004E2AF6">
            <w:pPr>
              <w:spacing w:before="240" w:after="0" w:line="276" w:lineRule="auto"/>
              <w:rPr>
                <w:b/>
                <w:bCs/>
              </w:rPr>
            </w:pPr>
            <w:r w:rsidRPr="004E2AF6">
              <w:rPr>
                <w:b/>
                <w:bCs/>
              </w:rPr>
              <w:t>Empirical model:</w:t>
            </w:r>
          </w:p>
          <w:p w14:paraId="5425CA56" w14:textId="4F3AC190" w:rsidR="00116B1E" w:rsidRPr="00116B1E" w:rsidRDefault="00356F98" w:rsidP="00116B1E">
            <w:pPr>
              <w:numPr>
                <w:ilvl w:val="0"/>
                <w:numId w:val="7"/>
              </w:numPr>
              <w:spacing w:line="276" w:lineRule="auto"/>
            </w:pPr>
            <w:r>
              <w:t>OLS and 2SLS (Instrument)</w:t>
            </w:r>
          </w:p>
          <w:p w14:paraId="05D3380D" w14:textId="485E0F1A" w:rsidR="00F9379A" w:rsidRPr="004E2AF6" w:rsidRDefault="00116B1E" w:rsidP="00356F98">
            <w:pPr>
              <w:numPr>
                <w:ilvl w:val="0"/>
                <w:numId w:val="7"/>
              </w:numPr>
              <w:spacing w:line="276" w:lineRule="auto"/>
            </w:pPr>
            <w:r>
              <w:t>Accelerated failure time analysis</w:t>
            </w:r>
            <w:r w:rsidR="00356F98">
              <w:t xml:space="preserve">, GMM </w:t>
            </w:r>
            <w:bookmarkStart w:id="6" w:name="_GoBack"/>
            <w:bookmarkEnd w:id="6"/>
            <w:r w:rsidR="00356F98">
              <w:t xml:space="preserve">(Instrument) </w:t>
            </w:r>
          </w:p>
          <w:p w14:paraId="15A6A4BA" w14:textId="4827B186" w:rsidR="00F9379A" w:rsidRPr="00116B1E" w:rsidRDefault="00F9379A" w:rsidP="00116B1E">
            <w:pPr>
              <w:spacing w:before="240" w:after="0" w:line="276" w:lineRule="auto"/>
              <w:rPr>
                <w:b/>
                <w:bCs/>
              </w:rPr>
            </w:pPr>
            <w:r w:rsidRPr="004E2AF6">
              <w:rPr>
                <w:b/>
                <w:bCs/>
              </w:rPr>
              <w:t>Unit of analysis:</w:t>
            </w:r>
            <w:r w:rsidR="00116B1E">
              <w:rPr>
                <w:b/>
                <w:bCs/>
              </w:rPr>
              <w:t xml:space="preserve"> </w:t>
            </w:r>
            <w:r w:rsidRPr="004E2AF6">
              <w:t xml:space="preserve">Project level of analysis </w:t>
            </w:r>
          </w:p>
          <w:p w14:paraId="61A2A7DE" w14:textId="77777777" w:rsidR="00F9379A" w:rsidRPr="004E2AF6" w:rsidRDefault="00F9379A" w:rsidP="004E2AF6">
            <w:pPr>
              <w:spacing w:before="240" w:after="0" w:line="276" w:lineRule="auto"/>
              <w:rPr>
                <w:b/>
                <w:bCs/>
              </w:rPr>
            </w:pPr>
            <w:r w:rsidRPr="004E2AF6">
              <w:rPr>
                <w:b/>
                <w:bCs/>
              </w:rPr>
              <w:t xml:space="preserve">Dependent variables: </w:t>
            </w:r>
          </w:p>
          <w:p w14:paraId="41233C98" w14:textId="77777777" w:rsidR="00116B1E" w:rsidRPr="004E2AF6" w:rsidRDefault="00116B1E" w:rsidP="00116B1E">
            <w:pPr>
              <w:numPr>
                <w:ilvl w:val="0"/>
                <w:numId w:val="7"/>
              </w:numPr>
              <w:spacing w:line="276" w:lineRule="auto"/>
              <w:rPr>
                <w:b/>
                <w:bCs/>
              </w:rPr>
            </w:pPr>
            <w:r w:rsidRPr="004E2AF6">
              <w:t>Project popularity measured as the number of stars that a project has received</w:t>
            </w:r>
          </w:p>
          <w:p w14:paraId="46A5AEA5" w14:textId="54D66557" w:rsidR="00116B1E" w:rsidRPr="00116B1E" w:rsidRDefault="00116B1E" w:rsidP="00116B1E">
            <w:pPr>
              <w:numPr>
                <w:ilvl w:val="0"/>
                <w:numId w:val="7"/>
              </w:numPr>
              <w:spacing w:line="276" w:lineRule="auto"/>
            </w:pPr>
            <w:r>
              <w:t>Likelihood of survival of the project</w:t>
            </w:r>
          </w:p>
          <w:p w14:paraId="467B95D1" w14:textId="77777777" w:rsidR="00F9379A" w:rsidRPr="004E2AF6" w:rsidRDefault="00F9379A" w:rsidP="004E2AF6">
            <w:pPr>
              <w:spacing w:before="240" w:after="0" w:line="276" w:lineRule="auto"/>
              <w:rPr>
                <w:b/>
                <w:bCs/>
              </w:rPr>
            </w:pPr>
            <w:r w:rsidRPr="004E2AF6">
              <w:rPr>
                <w:b/>
                <w:bCs/>
              </w:rPr>
              <w:t xml:space="preserve">Independent variables: </w:t>
            </w:r>
          </w:p>
          <w:p w14:paraId="3A831FC3" w14:textId="77695490" w:rsidR="00F9379A" w:rsidRPr="00116B1E" w:rsidRDefault="00116B1E" w:rsidP="00116B1E">
            <w:pPr>
              <w:numPr>
                <w:ilvl w:val="0"/>
                <w:numId w:val="7"/>
              </w:numPr>
              <w:spacing w:line="276" w:lineRule="auto"/>
              <w:rPr>
                <w:b/>
                <w:bCs/>
              </w:rPr>
            </w:pPr>
            <w:r>
              <w:t>Choice of license</w:t>
            </w:r>
            <w:r w:rsidR="00370851">
              <w:t xml:space="preserve"> (Permissive or restrictive)</w:t>
            </w:r>
          </w:p>
          <w:p w14:paraId="46FDED1E" w14:textId="77777777" w:rsidR="00116B1E" w:rsidRDefault="00116B1E" w:rsidP="00116B1E">
            <w:pPr>
              <w:numPr>
                <w:ilvl w:val="0"/>
                <w:numId w:val="7"/>
              </w:numPr>
              <w:spacing w:line="276" w:lineRule="auto"/>
            </w:pPr>
            <w:r w:rsidRPr="004E2AF6">
              <w:t>Degree of superposition, operationalized as the ratio of number of versions of the project to number of tasks in the project</w:t>
            </w:r>
          </w:p>
          <w:p w14:paraId="3396F437" w14:textId="77777777" w:rsidR="00370851" w:rsidRDefault="00370851" w:rsidP="00370851">
            <w:pPr>
              <w:spacing w:before="240" w:line="276"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A41A1C">
            <w:pPr>
              <w:numPr>
                <w:ilvl w:val="0"/>
                <w:numId w:val="7"/>
              </w:numPr>
              <w:spacing w:line="276" w:lineRule="auto"/>
            </w:pPr>
            <w:r w:rsidRPr="00A41A1C">
              <w:t>Geert Hofstede dimension – Individualism vs. collectivism</w:t>
            </w:r>
          </w:p>
          <w:p w14:paraId="56BDB641" w14:textId="32B6B760" w:rsidR="00A41A1C" w:rsidRPr="00370851" w:rsidRDefault="00A41A1C" w:rsidP="00A41A1C">
            <w:pPr>
              <w:numPr>
                <w:ilvl w:val="0"/>
                <w:numId w:val="7"/>
              </w:numPr>
              <w:spacing w:line="276" w:lineRule="auto"/>
              <w:rPr>
                <w:b/>
                <w:bCs/>
              </w:rPr>
            </w:pPr>
            <w:r w:rsidRPr="00A41A1C">
              <w:lastRenderedPageBreak/>
              <w:t>Country’s social protection contribution as a percentage of total expenditure in the year 2014-2015</w:t>
            </w:r>
          </w:p>
        </w:tc>
        <w:tc>
          <w:tcPr>
            <w:tcW w:w="5670" w:type="dxa"/>
          </w:tcPr>
          <w:p w14:paraId="3CCF8727" w14:textId="77777777" w:rsidR="00F9379A" w:rsidRPr="004E2AF6" w:rsidRDefault="00F9379A" w:rsidP="004E2AF6">
            <w:pPr>
              <w:spacing w:line="276" w:lineRule="auto"/>
              <w:rPr>
                <w:b/>
                <w:bCs/>
              </w:rPr>
            </w:pPr>
            <w:r w:rsidRPr="004E2AF6">
              <w:rPr>
                <w:b/>
                <w:bCs/>
              </w:rPr>
              <w:lastRenderedPageBreak/>
              <w:t>Main findings:</w:t>
            </w:r>
          </w:p>
          <w:p w14:paraId="4705C470" w14:textId="4C2DACEC" w:rsidR="00F9379A" w:rsidRPr="004E2AF6" w:rsidRDefault="00F9379A" w:rsidP="004E2AF6">
            <w:pPr>
              <w:numPr>
                <w:ilvl w:val="0"/>
                <w:numId w:val="12"/>
              </w:numPr>
              <w:spacing w:line="276" w:lineRule="auto"/>
              <w:rPr>
                <w:b/>
                <w:bCs/>
              </w:rPr>
            </w:pP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7" w:name="_Toc11398797"/>
      <w:r>
        <w:lastRenderedPageBreak/>
        <w:t>Essay 1</w:t>
      </w:r>
      <w:r w:rsidR="00B131B2">
        <w:t>: Work Structures of FLOSS Projects</w:t>
      </w:r>
      <w:bookmarkEnd w:id="7"/>
    </w:p>
    <w:p w14:paraId="1997C0AB" w14:textId="0ECB40DA" w:rsidR="0078285B" w:rsidRPr="00F7657D" w:rsidRDefault="0078285B" w:rsidP="003937B0">
      <w:pPr>
        <w:pStyle w:val="Heading2"/>
      </w:pPr>
      <w:bookmarkStart w:id="8" w:name="_Toc11398798"/>
      <w:r w:rsidRPr="00F7657D">
        <w:t>Abstract</w:t>
      </w:r>
      <w:bookmarkEnd w:id="8"/>
    </w:p>
    <w:p w14:paraId="6DC7255A" w14:textId="0A84665B"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w:t>
      </w:r>
      <w:r w:rsidRPr="0078285B">
        <w:rPr>
          <w:rFonts w:eastAsia="MS Mincho"/>
        </w:rPr>
        <w:t>e</w:t>
      </w:r>
      <w:r w:rsidRPr="0078285B">
        <w:t xml:space="preserve"> 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9" w:name="_Toc11398799"/>
      <w:bookmarkStart w:id="10" w:name="_Hlk516480427"/>
      <w:r w:rsidRPr="0078285B">
        <w:t>Introduction</w:t>
      </w:r>
      <w:bookmarkEnd w:id="9"/>
    </w:p>
    <w:bookmarkEnd w:id="10"/>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 xml:space="preserve">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04AC081D" w:rsidR="0078285B" w:rsidRPr="0078285B" w:rsidRDefault="0078285B" w:rsidP="0078285B">
      <w:r w:rsidRPr="0078285B">
        <w:t xml:space="preserve">Recent works of </w:t>
      </w:r>
      <w:r w:rsidRPr="0078285B">
        <w:fldChar w:fldCharType="begin" w:fldLock="1"/>
      </w:r>
      <w:r w:rsidR="0052343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427AEA21"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the current paper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77777777"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e posit that organizational participation in FLOSS projects will have strong implications for developers’ motivations and the underlying mechanisms that influence project success —which leads us to our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77D44B72" w:rsidR="0078285B" w:rsidRPr="0078285B" w:rsidRDefault="0078285B" w:rsidP="0078285B">
      <w:r w:rsidRPr="0078285B">
        <w:t xml:space="preserve">By answering these research questions, we aim to make the following contributions to theory and practice. First, w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e offer a more nuanced conceptualization of the mechanisms that explain the role of superposition of task work in facilitating FLOSS project success. The usefulness of this conceptualization is exhibited by the boundary conditions that w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523439">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5234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1" w:name="_Toc11398800"/>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2" w:name="_Toc11398801"/>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2E016A89"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rPr>
          <w:noProof/>
        </w:rPr>
        <w:t>(Crowston et al. 2006)</w:t>
      </w:r>
      <w:r w:rsidRPr="0078285B">
        <w:fldChar w:fldCharType="end"/>
      </w:r>
      <w:r w:rsidRPr="0078285B">
        <w:t xml:space="preserve">, and the total number of developers overall </w:t>
      </w:r>
      <w:r w:rsidRPr="0078285B">
        <w:fldChar w:fldCharType="begin" w:fldLock="1"/>
      </w:r>
      <w:r w:rsidR="00523439">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523439">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523439">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rPr>
          <w:noProof/>
        </w:rPr>
        <w:t>(Crowst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3" w:name="_Toc11398802"/>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w:t>
      </w:r>
      <w:r w:rsidRPr="0078285B">
        <w:lastRenderedPageBreak/>
        <w:t xml:space="preserve">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00747F3B"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523439">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lastRenderedPageBreak/>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5B14A5F2"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2DF20E37"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52343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yan and Deci 2000)"},"properties":{"noteIndex":0},"schema":"https://github.com/citation-style-language/schema/raw/master/csl-citation.json"}</w:instrText>
      </w:r>
      <w:r w:rsidRPr="0078285B">
        <w:fldChar w:fldCharType="separate"/>
      </w:r>
      <w:r w:rsidR="00523439" w:rsidRPr="00523439">
        <w:rPr>
          <w:noProof/>
        </w:rPr>
        <w:t xml:space="preserve">(Richard M. Ryan and </w:t>
      </w:r>
      <w:r w:rsidR="00523439" w:rsidRPr="00523439">
        <w:rPr>
          <w:noProof/>
        </w:rPr>
        <w:lastRenderedPageBreak/>
        <w:t>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43D140CB"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523439">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523439">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w:t>
      </w:r>
      <w:r w:rsidRPr="0078285B">
        <w:lastRenderedPageBreak/>
        <w:t xml:space="preserve">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lastRenderedPageBreak/>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4" w:name="_Toc11398803"/>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w:t>
      </w:r>
      <w:r w:rsidRPr="0078285B">
        <w:lastRenderedPageBreak/>
        <w:t xml:space="preserve">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w:t>
      </w:r>
      <w:r w:rsidRPr="0078285B">
        <w:lastRenderedPageBreak/>
        <w:t xml:space="preserve">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w:t>
      </w:r>
      <w:r w:rsidRPr="0078285B">
        <w:lastRenderedPageBreak/>
        <w:t xml:space="preserve">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w:t>
      </w:r>
      <w:r w:rsidRPr="0078285B">
        <w:lastRenderedPageBreak/>
        <w:t xml:space="preserve">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w:t>
      </w:r>
      <w:r w:rsidRPr="0078285B">
        <w:lastRenderedPageBreak/>
        <w:t xml:space="preserve">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negative linear mechanism largely results in the left shift of the </w:t>
      </w:r>
      <w:r w:rsidRPr="0078285B">
        <w:lastRenderedPageBreak/>
        <w:t xml:space="preserve">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5" w:name="_Toc11398804"/>
      <w:r w:rsidRPr="00A655DD">
        <w:t>Construct Development</w:t>
      </w:r>
      <w:bookmarkEnd w:id="15"/>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A655DD">
      <w:pPr>
        <w:pStyle w:val="Heading3"/>
      </w:pPr>
      <w:bookmarkStart w:id="16" w:name="_Toc11398805"/>
      <w:r w:rsidRPr="00A655DD">
        <w:t>Task</w:t>
      </w:r>
      <w:bookmarkEnd w:id="16"/>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7" w:name="_Toc11398806"/>
      <w:r w:rsidRPr="00A655DD">
        <w:lastRenderedPageBreak/>
        <w:t>Version and Development Release</w:t>
      </w:r>
      <w:bookmarkEnd w:id="17"/>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18" w:name="_Toc11398807"/>
      <w:r w:rsidRPr="00A655DD">
        <w:t>Degree of Superposition</w:t>
      </w:r>
      <w:bookmarkEnd w:id="18"/>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19" w:name="_Toc11398808"/>
      <w:r w:rsidRPr="003937B0">
        <w:t>Methodology</w:t>
      </w:r>
      <w:bookmarkEnd w:id="19"/>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20" w:name="_Toc11398809"/>
      <w:r w:rsidRPr="003937B0">
        <w:t>Data Collection</w:t>
      </w:r>
      <w:bookmarkEnd w:id="20"/>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1" w:name="_Toc11398810"/>
      <w:r w:rsidRPr="003937B0">
        <w:t>Measurement</w:t>
      </w:r>
      <w:bookmarkEnd w:id="21"/>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72B4CCB"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523439">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5398948" w:rsidR="003937B0" w:rsidRPr="003937B0" w:rsidRDefault="003937B0" w:rsidP="003937B0">
      <w:r w:rsidRPr="003937B0">
        <w:t xml:space="preserve">Popularity measures have often been operationalized using count of downloads </w:t>
      </w:r>
      <w:r w:rsidRPr="003937B0">
        <w:fldChar w:fldCharType="begin" w:fldLock="1"/>
      </w:r>
      <w:r w:rsidR="00523439">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et al. 2006; Grewal et al. 2006; Midha and Palvia 2012; Setia et al. 2012)","manualFormatting":"(e.g., Crowston et al. 2006, Grewal et al. 2006, Midha and Palvia 2012, Setia et al. 2012)","plainTextFormattedCitation":"(Crowston et al. 2006; Grewal et al. 2006; Midha and Palvia 2012; Setia et al. 2012)","previouslyFormattedCitation":"(Crowst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204EE8FB"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523439">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et al. 2006; Subramaniam et al. 2009)","plainTextFormattedCitation":"(Stewart et al. 2006; Subramaniam et al. 2009)","previouslyFormattedCitation":"(Stewart et al. 2006, Subramaniam et al. 2009)"},"properties":{"noteIndex":0},"schema":"https://github.com/citation-style-language/schema/raw/master/csl-citation.json"}</w:instrText>
      </w:r>
      <w:r w:rsidRPr="003937B0">
        <w:fldChar w:fldCharType="separate"/>
      </w:r>
      <w:r w:rsidR="00523439" w:rsidRPr="00523439">
        <w:rPr>
          <w:noProof/>
        </w:rPr>
        <w:t>(Stewart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w:t>
      </w:r>
      <w:r w:rsidRPr="003937B0">
        <w:lastRenderedPageBreak/>
        <w:t xml:space="preserve">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05540CD1"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523439">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et al. 2006)","manualFormatting":"(e.g., Colazo et al. 2005, Stewart et al. 2006)","plainTextFormattedCitation":"(Colazo et al. 2005; Stewart et al. 2006)","previouslyFormattedCitation":"(Colazo et al. 2005, Stewart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2" w:name="_Toc11398811"/>
      <w:r w:rsidRPr="003937B0">
        <w:t>Analysis</w:t>
      </w:r>
      <w:bookmarkEnd w:id="22"/>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3" w:name="_Toc11398812"/>
      <w:r w:rsidRPr="004E56C9">
        <w:lastRenderedPageBreak/>
        <w:t>Models and Results</w:t>
      </w:r>
      <w:bookmarkEnd w:id="23"/>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4" w:name="_Toc11398813"/>
      <w:r w:rsidRPr="004E56C9">
        <w:lastRenderedPageBreak/>
        <w:t>Hypothesis Linking the Degree of Superposition and Project Popularity</w:t>
      </w:r>
      <w:bookmarkEnd w:id="24"/>
    </w:p>
    <w:p w14:paraId="3B8B5DDE" w14:textId="18E4FC16"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52343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523439">
        <w:rPr>
          <w:rFonts w:ascii="Times New Roman" w:hAnsi="Times New Roman"/>
        </w:rPr>
        <w:instrText>‐</w:instrText>
      </w:r>
      <w:r w:rsidR="00523439">
        <w:instrText>and inverted U</w:instrText>
      </w:r>
      <w:r w:rsidR="00523439">
        <w:rPr>
          <w:rFonts w:ascii="Times New Roman" w:hAnsi="Times New Roman"/>
        </w:rPr>
        <w:instrText>‐</w:instrText>
      </w:r>
      <w:r w:rsidR="0052343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52343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523439">
        <w:rPr>
          <w:rFonts w:ascii="Times New Roman" w:hAnsi="Times New Roman"/>
        </w:rPr>
        <w:instrText>‐</w:instrText>
      </w:r>
      <w:r w:rsidR="00523439">
        <w:instrText>and inverted U</w:instrText>
      </w:r>
      <w:r w:rsidR="00523439">
        <w:rPr>
          <w:rFonts w:ascii="Times New Roman" w:hAnsi="Times New Roman"/>
        </w:rPr>
        <w:instrText>‐</w:instrText>
      </w:r>
      <w:r w:rsidR="0052343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5" w:name="_Toc11398814"/>
      <w:r w:rsidRPr="004E56C9">
        <w:t>Hypothesis Linking Ownership and Project Popularity</w:t>
      </w:r>
      <w:bookmarkEnd w:id="25"/>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6" w:name="_Toc11398815"/>
      <w:r w:rsidRPr="004E56C9">
        <w:lastRenderedPageBreak/>
        <w:t>Negative Binomial Regression Model</w:t>
      </w:r>
      <w:bookmarkEnd w:id="26"/>
    </w:p>
    <w:p w14:paraId="7A5121B4" w14:textId="77777777"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7" w:name="_Toc11398816"/>
      <w:r w:rsidRPr="00AF3C13">
        <w:t>Discussion and Contributions</w:t>
      </w:r>
      <w:bookmarkEnd w:id="27"/>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605D1BE0"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And some of these users, over time, may progress to become active developers for the project </w:t>
      </w:r>
      <w:r w:rsidRPr="00AF3C13">
        <w:fldChar w:fldCharType="begin" w:fldLock="1"/>
      </w:r>
      <w:r w:rsidR="00523439">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523439">
        <w:rPr>
          <w:rFonts w:ascii="Segoe UI Symbol" w:hAnsi="Segoe UI Symbol" w:cs="Segoe UI Symbol"/>
        </w:rPr>
        <w:instrText>☆</w:instrText>
      </w:r>
      <w:r w:rsidR="00523439">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28" w:name="_Toc11398817"/>
      <w:r w:rsidRPr="00AF3C13">
        <w:t>Implications</w:t>
      </w:r>
      <w:bookmarkEnd w:id="28"/>
    </w:p>
    <w:p w14:paraId="07DB40C6" w14:textId="1EB0AA1C"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523439">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52343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523439">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24138C5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523439">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AF3C13">
        <w:fldChar w:fldCharType="separate"/>
      </w:r>
      <w:r w:rsidR="00523439" w:rsidRPr="00523439">
        <w:rPr>
          <w:noProof/>
        </w:rPr>
        <w:t>(Capra et al. 2011; Fitzgerald 2006; Spaeth et al. 2015; Stewart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5234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651B1B64"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523439">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AF3C13">
      <w:pPr>
        <w:pStyle w:val="Heading3"/>
      </w:pPr>
      <w:bookmarkStart w:id="29" w:name="_Toc11398818"/>
      <w:r w:rsidRPr="00AF3C13">
        <w:t>Limitations and Directions for Future Research</w:t>
      </w:r>
      <w:bookmarkEnd w:id="29"/>
    </w:p>
    <w:p w14:paraId="1FA62AFC" w14:textId="0950350A"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4FAABD55" w:rsidR="00BB5149" w:rsidRDefault="00BB5149" w:rsidP="0078285B">
      <w:pPr>
        <w:pStyle w:val="Heading1"/>
      </w:pPr>
      <w:bookmarkStart w:id="30" w:name="_Toc11398819"/>
      <w:r>
        <w:lastRenderedPageBreak/>
        <w:t>Essay 2</w:t>
      </w:r>
      <w:bookmarkEnd w:id="30"/>
    </w:p>
    <w:p w14:paraId="38AAD777" w14:textId="0E8AB7EF" w:rsidR="00BB5149" w:rsidRPr="00BB5149" w:rsidRDefault="00BB5149" w:rsidP="0078285B">
      <w:pPr>
        <w:pStyle w:val="Heading1"/>
      </w:pPr>
      <w:bookmarkStart w:id="31" w:name="_Toc11398820"/>
      <w:r>
        <w:lastRenderedPageBreak/>
        <w:t>Essay 3</w:t>
      </w:r>
      <w:bookmarkEnd w:id="31"/>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11E7AA" w14:textId="77777777" w:rsidR="00446DA6" w:rsidRDefault="00446DA6" w:rsidP="0078285B">
      <w:r>
        <w:separator/>
      </w:r>
    </w:p>
  </w:endnote>
  <w:endnote w:type="continuationSeparator" w:id="0">
    <w:p w14:paraId="4FE471CC" w14:textId="77777777" w:rsidR="00446DA6" w:rsidRDefault="00446DA6"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941727" w14:textId="77777777" w:rsidR="00446DA6" w:rsidRDefault="00446DA6" w:rsidP="0078285B">
      <w:r>
        <w:separator/>
      </w:r>
    </w:p>
  </w:footnote>
  <w:footnote w:type="continuationSeparator" w:id="0">
    <w:p w14:paraId="6B5F4D91" w14:textId="77777777" w:rsidR="00446DA6" w:rsidRDefault="00446DA6" w:rsidP="0078285B">
      <w:r>
        <w:continuationSeparator/>
      </w:r>
    </w:p>
  </w:footnote>
  <w:footnote w:id="1">
    <w:p w14:paraId="0EEBF138" w14:textId="6AD4194B" w:rsidR="005C4F23" w:rsidRPr="00324FA6" w:rsidRDefault="005C4F23"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5C4F23" w:rsidRPr="0064192A" w:rsidRDefault="005C4F23"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24FA6" w:rsidRPr="00324FA6" w:rsidRDefault="00324FA6"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24FA6" w:rsidRPr="00324FA6" w:rsidRDefault="00324FA6"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5C4F23" w:rsidRPr="00C132ED" w:rsidRDefault="005C4F2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5C4F23" w:rsidRPr="000A1BB4" w:rsidRDefault="005C4F2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5C4F23" w:rsidRPr="000A1BB4" w:rsidRDefault="005C4F2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5C4F23" w:rsidRDefault="005C4F2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5C4F23" w:rsidRPr="0019773D" w:rsidRDefault="005C4F2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5C4F23" w:rsidRPr="0019773D" w:rsidRDefault="005C4F2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5C4F23" w:rsidRPr="0019773D" w:rsidRDefault="005C4F2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5C4F23" w:rsidRPr="0019773D" w:rsidRDefault="005C4F23" w:rsidP="00AF3C13">
      <w:pPr>
        <w:pStyle w:val="NoSpacing"/>
        <w:spacing w:after="0" w:line="276" w:lineRule="auto"/>
        <w:rPr>
          <w:b w:val="0"/>
          <w:sz w:val="18"/>
          <w:szCs w:val="18"/>
        </w:rPr>
      </w:pPr>
      <w:r w:rsidRPr="0019773D">
        <w:rPr>
          <w:b w:val="0"/>
          <w:sz w:val="18"/>
          <w:szCs w:val="18"/>
        </w:rPr>
        <w:t>where</w:t>
      </w:r>
    </w:p>
    <w:p w14:paraId="2F5762CE" w14:textId="77777777" w:rsidR="005C4F23" w:rsidRPr="0019773D" w:rsidRDefault="005C4F2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5C4F23" w:rsidRPr="0019773D" w:rsidRDefault="005C4F2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5C4F23" w:rsidRPr="00A345FC" w:rsidRDefault="005C4F2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5C4F23" w:rsidRDefault="005C4F2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5C4F23" w:rsidRPr="001C0DA1" w:rsidRDefault="005C4F2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5C4F23" w:rsidRDefault="005C4F2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5C4F23" w:rsidRPr="00BA2AE1" w:rsidRDefault="005C4F2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23137E"/>
    <w:multiLevelType w:val="hybridMultilevel"/>
    <w:tmpl w:val="FD0E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3"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3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9"/>
  </w:num>
  <w:num w:numId="2">
    <w:abstractNumId w:val="22"/>
  </w:num>
  <w:num w:numId="3">
    <w:abstractNumId w:val="38"/>
  </w:num>
  <w:num w:numId="4">
    <w:abstractNumId w:val="4"/>
  </w:num>
  <w:num w:numId="5">
    <w:abstractNumId w:val="5"/>
  </w:num>
  <w:num w:numId="6">
    <w:abstractNumId w:val="12"/>
  </w:num>
  <w:num w:numId="7">
    <w:abstractNumId w:val="36"/>
  </w:num>
  <w:num w:numId="8">
    <w:abstractNumId w:val="31"/>
  </w:num>
  <w:num w:numId="9">
    <w:abstractNumId w:val="34"/>
  </w:num>
  <w:num w:numId="10">
    <w:abstractNumId w:val="30"/>
  </w:num>
  <w:num w:numId="11">
    <w:abstractNumId w:val="8"/>
  </w:num>
  <w:num w:numId="12">
    <w:abstractNumId w:val="24"/>
  </w:num>
  <w:num w:numId="13">
    <w:abstractNumId w:val="21"/>
  </w:num>
  <w:num w:numId="14">
    <w:abstractNumId w:val="16"/>
  </w:num>
  <w:num w:numId="15">
    <w:abstractNumId w:val="40"/>
  </w:num>
  <w:num w:numId="16">
    <w:abstractNumId w:val="42"/>
  </w:num>
  <w:num w:numId="17">
    <w:abstractNumId w:val="10"/>
  </w:num>
  <w:num w:numId="18">
    <w:abstractNumId w:val="26"/>
  </w:num>
  <w:num w:numId="19">
    <w:abstractNumId w:val="14"/>
  </w:num>
  <w:num w:numId="20">
    <w:abstractNumId w:val="39"/>
  </w:num>
  <w:num w:numId="21">
    <w:abstractNumId w:val="35"/>
  </w:num>
  <w:num w:numId="22">
    <w:abstractNumId w:val="11"/>
  </w:num>
  <w:num w:numId="23">
    <w:abstractNumId w:val="15"/>
  </w:num>
  <w:num w:numId="24">
    <w:abstractNumId w:val="1"/>
  </w:num>
  <w:num w:numId="25">
    <w:abstractNumId w:val="7"/>
  </w:num>
  <w:num w:numId="26">
    <w:abstractNumId w:val="0"/>
  </w:num>
  <w:num w:numId="27">
    <w:abstractNumId w:val="32"/>
  </w:num>
  <w:num w:numId="28">
    <w:abstractNumId w:val="9"/>
  </w:num>
  <w:num w:numId="29">
    <w:abstractNumId w:val="20"/>
  </w:num>
  <w:num w:numId="30">
    <w:abstractNumId w:val="6"/>
  </w:num>
  <w:num w:numId="31">
    <w:abstractNumId w:val="2"/>
  </w:num>
  <w:num w:numId="32">
    <w:abstractNumId w:val="17"/>
  </w:num>
  <w:num w:numId="33">
    <w:abstractNumId w:val="37"/>
  </w:num>
  <w:num w:numId="34">
    <w:abstractNumId w:val="19"/>
  </w:num>
  <w:num w:numId="35">
    <w:abstractNumId w:val="28"/>
  </w:num>
  <w:num w:numId="36">
    <w:abstractNumId w:val="27"/>
  </w:num>
  <w:num w:numId="37">
    <w:abstractNumId w:val="23"/>
  </w:num>
  <w:num w:numId="38">
    <w:abstractNumId w:val="3"/>
  </w:num>
  <w:num w:numId="39">
    <w:abstractNumId w:val="25"/>
  </w:num>
  <w:num w:numId="40">
    <w:abstractNumId w:val="41"/>
  </w:num>
  <w:num w:numId="41">
    <w:abstractNumId w:val="33"/>
  </w:num>
  <w:num w:numId="42">
    <w:abstractNumId w:val="13"/>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50114"/>
    <w:rsid w:val="00052107"/>
    <w:rsid w:val="000662E3"/>
    <w:rsid w:val="00070C72"/>
    <w:rsid w:val="00077010"/>
    <w:rsid w:val="000822D1"/>
    <w:rsid w:val="000825A2"/>
    <w:rsid w:val="000938D5"/>
    <w:rsid w:val="000A1BB4"/>
    <w:rsid w:val="000F16F5"/>
    <w:rsid w:val="000F55D3"/>
    <w:rsid w:val="001002AA"/>
    <w:rsid w:val="0010083A"/>
    <w:rsid w:val="00107C9B"/>
    <w:rsid w:val="00116B1E"/>
    <w:rsid w:val="00121679"/>
    <w:rsid w:val="00122151"/>
    <w:rsid w:val="001428D7"/>
    <w:rsid w:val="00164AF2"/>
    <w:rsid w:val="00166A3B"/>
    <w:rsid w:val="001744F4"/>
    <w:rsid w:val="00174D4C"/>
    <w:rsid w:val="001759AB"/>
    <w:rsid w:val="00190220"/>
    <w:rsid w:val="001A2B10"/>
    <w:rsid w:val="001A747C"/>
    <w:rsid w:val="001B1AE4"/>
    <w:rsid w:val="001D2FCA"/>
    <w:rsid w:val="001E1E99"/>
    <w:rsid w:val="001E5268"/>
    <w:rsid w:val="001F4F56"/>
    <w:rsid w:val="00203165"/>
    <w:rsid w:val="00206C71"/>
    <w:rsid w:val="002223D4"/>
    <w:rsid w:val="0024267A"/>
    <w:rsid w:val="00246DD2"/>
    <w:rsid w:val="0026710E"/>
    <w:rsid w:val="00272C08"/>
    <w:rsid w:val="002747C1"/>
    <w:rsid w:val="0028395B"/>
    <w:rsid w:val="00284E01"/>
    <w:rsid w:val="002853DC"/>
    <w:rsid w:val="002912CC"/>
    <w:rsid w:val="00292263"/>
    <w:rsid w:val="002944A8"/>
    <w:rsid w:val="0029514F"/>
    <w:rsid w:val="0029773A"/>
    <w:rsid w:val="002A4038"/>
    <w:rsid w:val="002B1DF3"/>
    <w:rsid w:val="002E2536"/>
    <w:rsid w:val="003001A3"/>
    <w:rsid w:val="00301A37"/>
    <w:rsid w:val="0030650A"/>
    <w:rsid w:val="00315746"/>
    <w:rsid w:val="00317E08"/>
    <w:rsid w:val="00320121"/>
    <w:rsid w:val="00324FA6"/>
    <w:rsid w:val="003265C0"/>
    <w:rsid w:val="00334570"/>
    <w:rsid w:val="003364EA"/>
    <w:rsid w:val="00356F98"/>
    <w:rsid w:val="00370851"/>
    <w:rsid w:val="003755A5"/>
    <w:rsid w:val="00377F57"/>
    <w:rsid w:val="00384A76"/>
    <w:rsid w:val="003937B0"/>
    <w:rsid w:val="003A7F23"/>
    <w:rsid w:val="003E35AD"/>
    <w:rsid w:val="003E3D16"/>
    <w:rsid w:val="003E4780"/>
    <w:rsid w:val="003F3CD7"/>
    <w:rsid w:val="003F5946"/>
    <w:rsid w:val="003F6BDB"/>
    <w:rsid w:val="0040176A"/>
    <w:rsid w:val="004040D9"/>
    <w:rsid w:val="00407087"/>
    <w:rsid w:val="00411C46"/>
    <w:rsid w:val="004203B2"/>
    <w:rsid w:val="004208E0"/>
    <w:rsid w:val="0043374C"/>
    <w:rsid w:val="00442E69"/>
    <w:rsid w:val="00446C50"/>
    <w:rsid w:val="00446DA6"/>
    <w:rsid w:val="004537EE"/>
    <w:rsid w:val="00454AB0"/>
    <w:rsid w:val="0045702A"/>
    <w:rsid w:val="00457FED"/>
    <w:rsid w:val="0046776F"/>
    <w:rsid w:val="00467FA3"/>
    <w:rsid w:val="004745A0"/>
    <w:rsid w:val="00475072"/>
    <w:rsid w:val="004828CC"/>
    <w:rsid w:val="00486882"/>
    <w:rsid w:val="004A2A91"/>
    <w:rsid w:val="004A38C9"/>
    <w:rsid w:val="004A4B59"/>
    <w:rsid w:val="004A6593"/>
    <w:rsid w:val="004B30CC"/>
    <w:rsid w:val="004B60B8"/>
    <w:rsid w:val="004C0517"/>
    <w:rsid w:val="004C2DDF"/>
    <w:rsid w:val="004D194B"/>
    <w:rsid w:val="004E2AF6"/>
    <w:rsid w:val="004E56C9"/>
    <w:rsid w:val="004F1AAA"/>
    <w:rsid w:val="004F64AA"/>
    <w:rsid w:val="004F7D28"/>
    <w:rsid w:val="0051178C"/>
    <w:rsid w:val="00520BD7"/>
    <w:rsid w:val="00523439"/>
    <w:rsid w:val="005242A9"/>
    <w:rsid w:val="005270A0"/>
    <w:rsid w:val="00536AE6"/>
    <w:rsid w:val="00537C2F"/>
    <w:rsid w:val="005472AC"/>
    <w:rsid w:val="00552877"/>
    <w:rsid w:val="005534ED"/>
    <w:rsid w:val="0055389E"/>
    <w:rsid w:val="00571D88"/>
    <w:rsid w:val="00581361"/>
    <w:rsid w:val="0058743F"/>
    <w:rsid w:val="0059349A"/>
    <w:rsid w:val="005A00B6"/>
    <w:rsid w:val="005A0D0F"/>
    <w:rsid w:val="005B10FB"/>
    <w:rsid w:val="005B1B02"/>
    <w:rsid w:val="005C4F23"/>
    <w:rsid w:val="005D41F7"/>
    <w:rsid w:val="005D6C3E"/>
    <w:rsid w:val="005E0367"/>
    <w:rsid w:val="005E09A0"/>
    <w:rsid w:val="005E2ABD"/>
    <w:rsid w:val="005E5C82"/>
    <w:rsid w:val="005F3A32"/>
    <w:rsid w:val="005F45A1"/>
    <w:rsid w:val="00602DD2"/>
    <w:rsid w:val="00617C90"/>
    <w:rsid w:val="00625879"/>
    <w:rsid w:val="0063283B"/>
    <w:rsid w:val="00632AD8"/>
    <w:rsid w:val="0064192A"/>
    <w:rsid w:val="006422CD"/>
    <w:rsid w:val="00652EC4"/>
    <w:rsid w:val="00654FC8"/>
    <w:rsid w:val="00655A47"/>
    <w:rsid w:val="00662469"/>
    <w:rsid w:val="00670FCF"/>
    <w:rsid w:val="006B1BCB"/>
    <w:rsid w:val="006B60CA"/>
    <w:rsid w:val="006C4885"/>
    <w:rsid w:val="006D1970"/>
    <w:rsid w:val="006D45A2"/>
    <w:rsid w:val="006D56A6"/>
    <w:rsid w:val="006F0A50"/>
    <w:rsid w:val="006F3B14"/>
    <w:rsid w:val="00710E39"/>
    <w:rsid w:val="007114FE"/>
    <w:rsid w:val="00714D28"/>
    <w:rsid w:val="007203BD"/>
    <w:rsid w:val="0074151B"/>
    <w:rsid w:val="00745B19"/>
    <w:rsid w:val="007529A1"/>
    <w:rsid w:val="0078285B"/>
    <w:rsid w:val="00792D08"/>
    <w:rsid w:val="007A27CD"/>
    <w:rsid w:val="007A38C4"/>
    <w:rsid w:val="007A418D"/>
    <w:rsid w:val="007B53F0"/>
    <w:rsid w:val="007B70BA"/>
    <w:rsid w:val="007C4037"/>
    <w:rsid w:val="007C656E"/>
    <w:rsid w:val="007C6B9B"/>
    <w:rsid w:val="007F26E3"/>
    <w:rsid w:val="00814795"/>
    <w:rsid w:val="008250CD"/>
    <w:rsid w:val="00827309"/>
    <w:rsid w:val="008305A5"/>
    <w:rsid w:val="0083253F"/>
    <w:rsid w:val="00842474"/>
    <w:rsid w:val="008434B0"/>
    <w:rsid w:val="00843A1D"/>
    <w:rsid w:val="00850D74"/>
    <w:rsid w:val="00856EE3"/>
    <w:rsid w:val="008643BC"/>
    <w:rsid w:val="008644FB"/>
    <w:rsid w:val="008718F4"/>
    <w:rsid w:val="00873606"/>
    <w:rsid w:val="00877ABB"/>
    <w:rsid w:val="0088027E"/>
    <w:rsid w:val="00882204"/>
    <w:rsid w:val="008878D0"/>
    <w:rsid w:val="008B023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253C"/>
    <w:rsid w:val="009750F8"/>
    <w:rsid w:val="009856F9"/>
    <w:rsid w:val="009902D8"/>
    <w:rsid w:val="00990A22"/>
    <w:rsid w:val="009A6804"/>
    <w:rsid w:val="009A71EB"/>
    <w:rsid w:val="009A74C2"/>
    <w:rsid w:val="009B22AC"/>
    <w:rsid w:val="009B22C6"/>
    <w:rsid w:val="009B572E"/>
    <w:rsid w:val="009C121B"/>
    <w:rsid w:val="009C585A"/>
    <w:rsid w:val="009D1CBA"/>
    <w:rsid w:val="009D7900"/>
    <w:rsid w:val="009E6FA8"/>
    <w:rsid w:val="009F393C"/>
    <w:rsid w:val="009F6D2F"/>
    <w:rsid w:val="00A04550"/>
    <w:rsid w:val="00A35711"/>
    <w:rsid w:val="00A41A1C"/>
    <w:rsid w:val="00A44105"/>
    <w:rsid w:val="00A4603E"/>
    <w:rsid w:val="00A55C8C"/>
    <w:rsid w:val="00A56EE8"/>
    <w:rsid w:val="00A6151A"/>
    <w:rsid w:val="00A6261B"/>
    <w:rsid w:val="00A655DD"/>
    <w:rsid w:val="00A96B2D"/>
    <w:rsid w:val="00AF3C13"/>
    <w:rsid w:val="00B01036"/>
    <w:rsid w:val="00B03214"/>
    <w:rsid w:val="00B03989"/>
    <w:rsid w:val="00B131B2"/>
    <w:rsid w:val="00B212AF"/>
    <w:rsid w:val="00B30E28"/>
    <w:rsid w:val="00B47521"/>
    <w:rsid w:val="00B54839"/>
    <w:rsid w:val="00B56393"/>
    <w:rsid w:val="00B74374"/>
    <w:rsid w:val="00B84E22"/>
    <w:rsid w:val="00B902B7"/>
    <w:rsid w:val="00BB5149"/>
    <w:rsid w:val="00BC6521"/>
    <w:rsid w:val="00BD52D4"/>
    <w:rsid w:val="00BF2C9B"/>
    <w:rsid w:val="00BF76C0"/>
    <w:rsid w:val="00C10A3B"/>
    <w:rsid w:val="00C272D6"/>
    <w:rsid w:val="00C34CC0"/>
    <w:rsid w:val="00C3760C"/>
    <w:rsid w:val="00C40FB1"/>
    <w:rsid w:val="00C41B70"/>
    <w:rsid w:val="00C66D05"/>
    <w:rsid w:val="00C74963"/>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4979"/>
    <w:rsid w:val="00E2216C"/>
    <w:rsid w:val="00E44FB9"/>
    <w:rsid w:val="00E6092B"/>
    <w:rsid w:val="00E658B2"/>
    <w:rsid w:val="00E73FFA"/>
    <w:rsid w:val="00EA09E7"/>
    <w:rsid w:val="00EA3E7B"/>
    <w:rsid w:val="00EB2F44"/>
    <w:rsid w:val="00EB404A"/>
    <w:rsid w:val="00EB6C0B"/>
    <w:rsid w:val="00EC5424"/>
    <w:rsid w:val="00EC6839"/>
    <w:rsid w:val="00EC6A7D"/>
    <w:rsid w:val="00EC6F07"/>
    <w:rsid w:val="00EF0162"/>
    <w:rsid w:val="00EF43C4"/>
    <w:rsid w:val="00F1076D"/>
    <w:rsid w:val="00F313BE"/>
    <w:rsid w:val="00F32076"/>
    <w:rsid w:val="00F34348"/>
    <w:rsid w:val="00F34DA3"/>
    <w:rsid w:val="00F46CD7"/>
    <w:rsid w:val="00F51F55"/>
    <w:rsid w:val="00F55213"/>
    <w:rsid w:val="00F64ACA"/>
    <w:rsid w:val="00F6760C"/>
    <w:rsid w:val="00F676FC"/>
    <w:rsid w:val="00F82EDF"/>
    <w:rsid w:val="00F9379A"/>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AF3C13"/>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AF3C1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AF4C4-996A-42B3-955A-7CB07F9D1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53</Pages>
  <Words>124561</Words>
  <Characters>709999</Characters>
  <Application>Microsoft Office Word</Application>
  <DocSecurity>0</DocSecurity>
  <Lines>5916</Lines>
  <Paragraphs>1665</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83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6</cp:revision>
  <cp:lastPrinted>2007-01-24T08:32:00Z</cp:lastPrinted>
  <dcterms:created xsi:type="dcterms:W3CDTF">2019-06-14T05:08:00Z</dcterms:created>
  <dcterms:modified xsi:type="dcterms:W3CDTF">2019-06-18T09:30: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